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112C7FB" w14:textId="602E6290" w:rsidR="00400B8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457703" w:history="1">
            <w:r w:rsidR="00400B8F" w:rsidRPr="001268D1">
              <w:rPr>
                <w:rStyle w:val="Hyperlink"/>
                <w:rFonts w:eastAsiaTheme="majorEastAsia"/>
                <w:noProof/>
              </w:rPr>
              <w:t>1</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Introduction</w:t>
            </w:r>
            <w:r w:rsidR="00400B8F">
              <w:rPr>
                <w:noProof/>
                <w:webHidden/>
              </w:rPr>
              <w:tab/>
            </w:r>
            <w:r w:rsidR="00400B8F">
              <w:rPr>
                <w:noProof/>
                <w:webHidden/>
              </w:rPr>
              <w:fldChar w:fldCharType="begin"/>
            </w:r>
            <w:r w:rsidR="00400B8F">
              <w:rPr>
                <w:noProof/>
                <w:webHidden/>
              </w:rPr>
              <w:instrText xml:space="preserve"> PAGEREF _Toc97457703 \h </w:instrText>
            </w:r>
            <w:r w:rsidR="00400B8F">
              <w:rPr>
                <w:noProof/>
                <w:webHidden/>
              </w:rPr>
            </w:r>
            <w:r w:rsidR="00400B8F">
              <w:rPr>
                <w:noProof/>
                <w:webHidden/>
              </w:rPr>
              <w:fldChar w:fldCharType="separate"/>
            </w:r>
            <w:r w:rsidR="00400B8F">
              <w:rPr>
                <w:noProof/>
                <w:webHidden/>
              </w:rPr>
              <w:t>8</w:t>
            </w:r>
            <w:r w:rsidR="00400B8F">
              <w:rPr>
                <w:noProof/>
                <w:webHidden/>
              </w:rPr>
              <w:fldChar w:fldCharType="end"/>
            </w:r>
          </w:hyperlink>
        </w:p>
        <w:p w14:paraId="288EDC19" w14:textId="777D027C" w:rsidR="00400B8F" w:rsidRDefault="003D473D">
          <w:pPr>
            <w:pStyle w:val="Verzeichnis1"/>
            <w:rPr>
              <w:rFonts w:asciiTheme="minorHAnsi" w:eastAsiaTheme="minorEastAsia" w:hAnsiTheme="minorHAnsi" w:cstheme="minorBidi"/>
              <w:b w:val="0"/>
              <w:noProof/>
              <w:sz w:val="22"/>
              <w:szCs w:val="22"/>
              <w:lang w:eastAsia="en-GB"/>
            </w:rPr>
          </w:pPr>
          <w:hyperlink w:anchor="_Toc97457704" w:history="1">
            <w:r w:rsidR="00400B8F" w:rsidRPr="001268D1">
              <w:rPr>
                <w:rStyle w:val="Hyperlink"/>
                <w:rFonts w:eastAsiaTheme="majorEastAsia"/>
                <w:noProof/>
              </w:rPr>
              <w:t>2</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Related Work</w:t>
            </w:r>
            <w:r w:rsidR="00400B8F">
              <w:rPr>
                <w:noProof/>
                <w:webHidden/>
              </w:rPr>
              <w:tab/>
            </w:r>
            <w:r w:rsidR="00400B8F">
              <w:rPr>
                <w:noProof/>
                <w:webHidden/>
              </w:rPr>
              <w:fldChar w:fldCharType="begin"/>
            </w:r>
            <w:r w:rsidR="00400B8F">
              <w:rPr>
                <w:noProof/>
                <w:webHidden/>
              </w:rPr>
              <w:instrText xml:space="preserve"> PAGEREF _Toc97457704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B9E84DA" w14:textId="54F31A9F"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5" w:history="1">
            <w:r w:rsidR="00400B8F" w:rsidRPr="001268D1">
              <w:rPr>
                <w:rStyle w:val="Hyperlink"/>
                <w:rFonts w:eastAsiaTheme="majorEastAsia"/>
                <w:noProof/>
              </w:rPr>
              <w:t>2.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nversational AI</w:t>
            </w:r>
            <w:r w:rsidR="00400B8F">
              <w:rPr>
                <w:noProof/>
                <w:webHidden/>
              </w:rPr>
              <w:tab/>
            </w:r>
            <w:r w:rsidR="00400B8F">
              <w:rPr>
                <w:noProof/>
                <w:webHidden/>
              </w:rPr>
              <w:fldChar w:fldCharType="begin"/>
            </w:r>
            <w:r w:rsidR="00400B8F">
              <w:rPr>
                <w:noProof/>
                <w:webHidden/>
              </w:rPr>
              <w:instrText xml:space="preserve"> PAGEREF _Toc97457705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B5B4389" w14:textId="0E02166F"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6" w:history="1">
            <w:r w:rsidR="00400B8F" w:rsidRPr="001268D1">
              <w:rPr>
                <w:rStyle w:val="Hyperlink"/>
                <w:rFonts w:eastAsiaTheme="majorEastAsia"/>
                <w:noProof/>
              </w:rPr>
              <w:t>2.1.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evelopment/ History</w:t>
            </w:r>
            <w:r w:rsidR="00400B8F">
              <w:rPr>
                <w:noProof/>
                <w:webHidden/>
              </w:rPr>
              <w:tab/>
            </w:r>
            <w:r w:rsidR="00400B8F">
              <w:rPr>
                <w:noProof/>
                <w:webHidden/>
              </w:rPr>
              <w:fldChar w:fldCharType="begin"/>
            </w:r>
            <w:r w:rsidR="00400B8F">
              <w:rPr>
                <w:noProof/>
                <w:webHidden/>
              </w:rPr>
              <w:instrText xml:space="preserve"> PAGEREF _Toc97457706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73ABC47" w14:textId="5B0BC3B2"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7" w:history="1">
            <w:r w:rsidR="00400B8F" w:rsidRPr="001268D1">
              <w:rPr>
                <w:rStyle w:val="Hyperlink"/>
                <w:rFonts w:eastAsiaTheme="majorEastAsia"/>
                <w:noProof/>
              </w:rPr>
              <w:t>2.1.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Pipeline</w:t>
            </w:r>
            <w:r w:rsidR="00400B8F">
              <w:rPr>
                <w:noProof/>
                <w:webHidden/>
              </w:rPr>
              <w:tab/>
            </w:r>
            <w:r w:rsidR="00400B8F">
              <w:rPr>
                <w:noProof/>
                <w:webHidden/>
              </w:rPr>
              <w:fldChar w:fldCharType="begin"/>
            </w:r>
            <w:r w:rsidR="00400B8F">
              <w:rPr>
                <w:noProof/>
                <w:webHidden/>
              </w:rPr>
              <w:instrText xml:space="preserve"> PAGEREF _Toc97457707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355E403" w14:textId="2D0F67D5"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8" w:history="1">
            <w:r w:rsidR="00400B8F" w:rsidRPr="001268D1">
              <w:rPr>
                <w:rStyle w:val="Hyperlink"/>
                <w:rFonts w:eastAsiaTheme="majorEastAsia"/>
                <w:noProof/>
              </w:rPr>
              <w:t>2.1.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nversational Agents as Assistance in the Kitchen</w:t>
            </w:r>
            <w:r w:rsidR="00400B8F">
              <w:rPr>
                <w:noProof/>
                <w:webHidden/>
              </w:rPr>
              <w:tab/>
            </w:r>
            <w:r w:rsidR="00400B8F">
              <w:rPr>
                <w:noProof/>
                <w:webHidden/>
              </w:rPr>
              <w:fldChar w:fldCharType="begin"/>
            </w:r>
            <w:r w:rsidR="00400B8F">
              <w:rPr>
                <w:noProof/>
                <w:webHidden/>
              </w:rPr>
              <w:instrText xml:space="preserve"> PAGEREF _Toc97457708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1118F001" w14:textId="6DDE26B8"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9" w:history="1">
            <w:r w:rsidR="00400B8F" w:rsidRPr="001268D1">
              <w:rPr>
                <w:rStyle w:val="Hyperlink"/>
                <w:rFonts w:eastAsiaTheme="majorEastAsia"/>
                <w:noProof/>
              </w:rPr>
              <w:t>2.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trained Neural Network Models for Language Processing</w:t>
            </w:r>
            <w:r w:rsidR="00400B8F">
              <w:rPr>
                <w:noProof/>
                <w:webHidden/>
              </w:rPr>
              <w:tab/>
            </w:r>
            <w:r w:rsidR="00400B8F">
              <w:rPr>
                <w:noProof/>
                <w:webHidden/>
              </w:rPr>
              <w:fldChar w:fldCharType="begin"/>
            </w:r>
            <w:r w:rsidR="00400B8F">
              <w:rPr>
                <w:noProof/>
                <w:webHidden/>
              </w:rPr>
              <w:instrText xml:space="preserve"> PAGEREF _Toc97457709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04BC1096" w14:textId="5412FB13"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0" w:history="1">
            <w:r w:rsidR="00400B8F" w:rsidRPr="001268D1">
              <w:rPr>
                <w:rStyle w:val="Hyperlink"/>
                <w:rFonts w:eastAsiaTheme="majorEastAsia"/>
                <w:noProof/>
              </w:rPr>
              <w:t>2.2.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Word Embeddings</w:t>
            </w:r>
            <w:r w:rsidR="00400B8F">
              <w:rPr>
                <w:noProof/>
                <w:webHidden/>
              </w:rPr>
              <w:tab/>
            </w:r>
            <w:r w:rsidR="00400B8F">
              <w:rPr>
                <w:noProof/>
                <w:webHidden/>
              </w:rPr>
              <w:fldChar w:fldCharType="begin"/>
            </w:r>
            <w:r w:rsidR="00400B8F">
              <w:rPr>
                <w:noProof/>
                <w:webHidden/>
              </w:rPr>
              <w:instrText xml:space="preserve"> PAGEREF _Toc97457710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3DD50323" w14:textId="575B9F56"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1" w:history="1">
            <w:r w:rsidR="00400B8F" w:rsidRPr="001268D1">
              <w:rPr>
                <w:rStyle w:val="Hyperlink"/>
                <w:rFonts w:eastAsiaTheme="majorEastAsia"/>
                <w:noProof/>
              </w:rPr>
              <w:t>2.2.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Encoder-Decoder</w:t>
            </w:r>
            <w:r w:rsidR="00400B8F">
              <w:rPr>
                <w:noProof/>
                <w:webHidden/>
              </w:rPr>
              <w:tab/>
            </w:r>
            <w:r w:rsidR="00400B8F">
              <w:rPr>
                <w:noProof/>
                <w:webHidden/>
              </w:rPr>
              <w:fldChar w:fldCharType="begin"/>
            </w:r>
            <w:r w:rsidR="00400B8F">
              <w:rPr>
                <w:noProof/>
                <w:webHidden/>
              </w:rPr>
              <w:instrText xml:space="preserve"> PAGEREF _Toc97457711 \h </w:instrText>
            </w:r>
            <w:r w:rsidR="00400B8F">
              <w:rPr>
                <w:noProof/>
                <w:webHidden/>
              </w:rPr>
            </w:r>
            <w:r w:rsidR="00400B8F">
              <w:rPr>
                <w:noProof/>
                <w:webHidden/>
              </w:rPr>
              <w:fldChar w:fldCharType="separate"/>
            </w:r>
            <w:r w:rsidR="00400B8F">
              <w:rPr>
                <w:noProof/>
                <w:webHidden/>
              </w:rPr>
              <w:t>13</w:t>
            </w:r>
            <w:r w:rsidR="00400B8F">
              <w:rPr>
                <w:noProof/>
                <w:webHidden/>
              </w:rPr>
              <w:fldChar w:fldCharType="end"/>
            </w:r>
          </w:hyperlink>
        </w:p>
        <w:p w14:paraId="2FE63BD8" w14:textId="53FEEA0C"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2" w:history="1">
            <w:r w:rsidR="00400B8F" w:rsidRPr="001268D1">
              <w:rPr>
                <w:rStyle w:val="Hyperlink"/>
                <w:rFonts w:eastAsiaTheme="majorEastAsia"/>
                <w:noProof/>
              </w:rPr>
              <w:t>2.2.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Attention</w:t>
            </w:r>
            <w:r w:rsidR="00400B8F">
              <w:rPr>
                <w:noProof/>
                <w:webHidden/>
              </w:rPr>
              <w:tab/>
            </w:r>
            <w:r w:rsidR="00400B8F">
              <w:rPr>
                <w:noProof/>
                <w:webHidden/>
              </w:rPr>
              <w:fldChar w:fldCharType="begin"/>
            </w:r>
            <w:r w:rsidR="00400B8F">
              <w:rPr>
                <w:noProof/>
                <w:webHidden/>
              </w:rPr>
              <w:instrText xml:space="preserve"> PAGEREF _Toc97457712 \h </w:instrText>
            </w:r>
            <w:r w:rsidR="00400B8F">
              <w:rPr>
                <w:noProof/>
                <w:webHidden/>
              </w:rPr>
            </w:r>
            <w:r w:rsidR="00400B8F">
              <w:rPr>
                <w:noProof/>
                <w:webHidden/>
              </w:rPr>
              <w:fldChar w:fldCharType="separate"/>
            </w:r>
            <w:r w:rsidR="00400B8F">
              <w:rPr>
                <w:noProof/>
                <w:webHidden/>
              </w:rPr>
              <w:t>14</w:t>
            </w:r>
            <w:r w:rsidR="00400B8F">
              <w:rPr>
                <w:noProof/>
                <w:webHidden/>
              </w:rPr>
              <w:fldChar w:fldCharType="end"/>
            </w:r>
          </w:hyperlink>
        </w:p>
        <w:p w14:paraId="2E92970D" w14:textId="79EEC84E"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3" w:history="1">
            <w:r w:rsidR="00400B8F" w:rsidRPr="001268D1">
              <w:rPr>
                <w:rStyle w:val="Hyperlink"/>
                <w:rFonts w:eastAsiaTheme="majorEastAsia"/>
                <w:noProof/>
              </w:rPr>
              <w:t>2.2.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Transformers</w:t>
            </w:r>
            <w:r w:rsidR="00400B8F">
              <w:rPr>
                <w:noProof/>
                <w:webHidden/>
              </w:rPr>
              <w:tab/>
            </w:r>
            <w:r w:rsidR="00400B8F">
              <w:rPr>
                <w:noProof/>
                <w:webHidden/>
              </w:rPr>
              <w:fldChar w:fldCharType="begin"/>
            </w:r>
            <w:r w:rsidR="00400B8F">
              <w:rPr>
                <w:noProof/>
                <w:webHidden/>
              </w:rPr>
              <w:instrText xml:space="preserve"> PAGEREF _Toc97457713 \h </w:instrText>
            </w:r>
            <w:r w:rsidR="00400B8F">
              <w:rPr>
                <w:noProof/>
                <w:webHidden/>
              </w:rPr>
            </w:r>
            <w:r w:rsidR="00400B8F">
              <w:rPr>
                <w:noProof/>
                <w:webHidden/>
              </w:rPr>
              <w:fldChar w:fldCharType="separate"/>
            </w:r>
            <w:r w:rsidR="00400B8F">
              <w:rPr>
                <w:noProof/>
                <w:webHidden/>
              </w:rPr>
              <w:t>16</w:t>
            </w:r>
            <w:r w:rsidR="00400B8F">
              <w:rPr>
                <w:noProof/>
                <w:webHidden/>
              </w:rPr>
              <w:fldChar w:fldCharType="end"/>
            </w:r>
          </w:hyperlink>
        </w:p>
        <w:p w14:paraId="48B98F6F" w14:textId="40328DCC"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4" w:history="1">
            <w:r w:rsidR="00400B8F" w:rsidRPr="001268D1">
              <w:rPr>
                <w:rStyle w:val="Hyperlink"/>
                <w:rFonts w:eastAsiaTheme="majorEastAsia"/>
                <w:noProof/>
              </w:rPr>
              <w:t>2.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BERT</w:t>
            </w:r>
            <w:r w:rsidR="00400B8F">
              <w:rPr>
                <w:noProof/>
                <w:webHidden/>
              </w:rPr>
              <w:tab/>
            </w:r>
            <w:r w:rsidR="00400B8F">
              <w:rPr>
                <w:noProof/>
                <w:webHidden/>
              </w:rPr>
              <w:fldChar w:fldCharType="begin"/>
            </w:r>
            <w:r w:rsidR="00400B8F">
              <w:rPr>
                <w:noProof/>
                <w:webHidden/>
              </w:rPr>
              <w:instrText xml:space="preserve"> PAGEREF _Toc97457714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11C07AA1" w14:textId="05425CC7"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5" w:history="1">
            <w:r w:rsidR="00400B8F" w:rsidRPr="001268D1">
              <w:rPr>
                <w:rStyle w:val="Hyperlink"/>
                <w:rFonts w:eastAsiaTheme="majorEastAsia"/>
                <w:noProof/>
              </w:rPr>
              <w:t>2.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oking datasets</w:t>
            </w:r>
            <w:r w:rsidR="00400B8F">
              <w:rPr>
                <w:noProof/>
                <w:webHidden/>
              </w:rPr>
              <w:tab/>
            </w:r>
            <w:r w:rsidR="00400B8F">
              <w:rPr>
                <w:noProof/>
                <w:webHidden/>
              </w:rPr>
              <w:fldChar w:fldCharType="begin"/>
            </w:r>
            <w:r w:rsidR="00400B8F">
              <w:rPr>
                <w:noProof/>
                <w:webHidden/>
              </w:rPr>
              <w:instrText xml:space="preserve"> PAGEREF _Toc97457715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202D3C25" w14:textId="076B30DA"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6" w:history="1">
            <w:r w:rsidR="00400B8F" w:rsidRPr="001268D1">
              <w:rPr>
                <w:rStyle w:val="Hyperlink"/>
                <w:rFonts w:eastAsiaTheme="majorEastAsia"/>
                <w:noProof/>
              </w:rPr>
              <w:t>2.4.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RecipeNLG</w:t>
            </w:r>
            <w:r w:rsidR="00400B8F">
              <w:rPr>
                <w:noProof/>
                <w:webHidden/>
              </w:rPr>
              <w:tab/>
            </w:r>
            <w:r w:rsidR="00400B8F">
              <w:rPr>
                <w:noProof/>
                <w:webHidden/>
              </w:rPr>
              <w:fldChar w:fldCharType="begin"/>
            </w:r>
            <w:r w:rsidR="00400B8F">
              <w:rPr>
                <w:noProof/>
                <w:webHidden/>
              </w:rPr>
              <w:instrText xml:space="preserve"> PAGEREF _Toc97457716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02692020" w14:textId="6DED81F3"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7" w:history="1">
            <w:r w:rsidR="00400B8F" w:rsidRPr="001268D1">
              <w:rPr>
                <w:rStyle w:val="Hyperlink"/>
                <w:rFonts w:eastAsiaTheme="majorEastAsia"/>
                <w:noProof/>
              </w:rPr>
              <w:t>2.4.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okversational Search</w:t>
            </w:r>
            <w:r w:rsidR="00400B8F">
              <w:rPr>
                <w:noProof/>
                <w:webHidden/>
              </w:rPr>
              <w:tab/>
            </w:r>
            <w:r w:rsidR="00400B8F">
              <w:rPr>
                <w:noProof/>
                <w:webHidden/>
              </w:rPr>
              <w:fldChar w:fldCharType="begin"/>
            </w:r>
            <w:r w:rsidR="00400B8F">
              <w:rPr>
                <w:noProof/>
                <w:webHidden/>
              </w:rPr>
              <w:instrText xml:space="preserve"> PAGEREF _Toc97457717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16022672" w14:textId="2067A2F4"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8" w:history="1">
            <w:r w:rsidR="00400B8F" w:rsidRPr="001268D1">
              <w:rPr>
                <w:rStyle w:val="Hyperlink"/>
                <w:rFonts w:eastAsiaTheme="majorEastAsia"/>
                <w:noProof/>
              </w:rPr>
              <w:t>2.4.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oQA</w:t>
            </w:r>
            <w:r w:rsidR="00400B8F">
              <w:rPr>
                <w:noProof/>
                <w:webHidden/>
              </w:rPr>
              <w:tab/>
            </w:r>
            <w:r w:rsidR="00400B8F">
              <w:rPr>
                <w:noProof/>
                <w:webHidden/>
              </w:rPr>
              <w:fldChar w:fldCharType="begin"/>
            </w:r>
            <w:r w:rsidR="00400B8F">
              <w:rPr>
                <w:noProof/>
                <w:webHidden/>
              </w:rPr>
              <w:instrText xml:space="preserve"> PAGEREF _Toc97457718 \h </w:instrText>
            </w:r>
            <w:r w:rsidR="00400B8F">
              <w:rPr>
                <w:noProof/>
                <w:webHidden/>
              </w:rPr>
            </w:r>
            <w:r w:rsidR="00400B8F">
              <w:rPr>
                <w:noProof/>
                <w:webHidden/>
              </w:rPr>
              <w:fldChar w:fldCharType="separate"/>
            </w:r>
            <w:r w:rsidR="00400B8F">
              <w:rPr>
                <w:noProof/>
                <w:webHidden/>
              </w:rPr>
              <w:t>21</w:t>
            </w:r>
            <w:r w:rsidR="00400B8F">
              <w:rPr>
                <w:noProof/>
                <w:webHidden/>
              </w:rPr>
              <w:fldChar w:fldCharType="end"/>
            </w:r>
          </w:hyperlink>
        </w:p>
        <w:p w14:paraId="6B89AD71" w14:textId="3DB1E839"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9" w:history="1">
            <w:r w:rsidR="00400B8F" w:rsidRPr="001268D1">
              <w:rPr>
                <w:rStyle w:val="Hyperlink"/>
                <w:rFonts w:eastAsiaTheme="majorEastAsia"/>
                <w:noProof/>
              </w:rPr>
              <w:t>2.4.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FoodBase</w:t>
            </w:r>
            <w:r w:rsidR="00400B8F">
              <w:rPr>
                <w:noProof/>
                <w:webHidden/>
              </w:rPr>
              <w:tab/>
            </w:r>
            <w:r w:rsidR="00400B8F">
              <w:rPr>
                <w:noProof/>
                <w:webHidden/>
              </w:rPr>
              <w:fldChar w:fldCharType="begin"/>
            </w:r>
            <w:r w:rsidR="00400B8F">
              <w:rPr>
                <w:noProof/>
                <w:webHidden/>
              </w:rPr>
              <w:instrText xml:space="preserve"> PAGEREF _Toc97457719 \h </w:instrText>
            </w:r>
            <w:r w:rsidR="00400B8F">
              <w:rPr>
                <w:noProof/>
                <w:webHidden/>
              </w:rPr>
            </w:r>
            <w:r w:rsidR="00400B8F">
              <w:rPr>
                <w:noProof/>
                <w:webHidden/>
              </w:rPr>
              <w:fldChar w:fldCharType="separate"/>
            </w:r>
            <w:r w:rsidR="00400B8F">
              <w:rPr>
                <w:noProof/>
                <w:webHidden/>
              </w:rPr>
              <w:t>22</w:t>
            </w:r>
            <w:r w:rsidR="00400B8F">
              <w:rPr>
                <w:noProof/>
                <w:webHidden/>
              </w:rPr>
              <w:fldChar w:fldCharType="end"/>
            </w:r>
          </w:hyperlink>
        </w:p>
        <w:p w14:paraId="1BCFCA94" w14:textId="20971F19"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0" w:history="1">
            <w:r w:rsidR="00400B8F" w:rsidRPr="001268D1">
              <w:rPr>
                <w:rStyle w:val="Hyperlink"/>
                <w:rFonts w:eastAsiaTheme="majorEastAsia"/>
                <w:noProof/>
              </w:rPr>
              <w:t>2.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Summary and Key Differentiators</w:t>
            </w:r>
            <w:r w:rsidR="00400B8F">
              <w:rPr>
                <w:noProof/>
                <w:webHidden/>
              </w:rPr>
              <w:tab/>
            </w:r>
            <w:r w:rsidR="00400B8F">
              <w:rPr>
                <w:noProof/>
                <w:webHidden/>
              </w:rPr>
              <w:fldChar w:fldCharType="begin"/>
            </w:r>
            <w:r w:rsidR="00400B8F">
              <w:rPr>
                <w:noProof/>
                <w:webHidden/>
              </w:rPr>
              <w:instrText xml:space="preserve"> PAGEREF _Toc97457720 \h </w:instrText>
            </w:r>
            <w:r w:rsidR="00400B8F">
              <w:rPr>
                <w:noProof/>
                <w:webHidden/>
              </w:rPr>
            </w:r>
            <w:r w:rsidR="00400B8F">
              <w:rPr>
                <w:noProof/>
                <w:webHidden/>
              </w:rPr>
              <w:fldChar w:fldCharType="separate"/>
            </w:r>
            <w:r w:rsidR="00400B8F">
              <w:rPr>
                <w:noProof/>
                <w:webHidden/>
              </w:rPr>
              <w:t>23</w:t>
            </w:r>
            <w:r w:rsidR="00400B8F">
              <w:rPr>
                <w:noProof/>
                <w:webHidden/>
              </w:rPr>
              <w:fldChar w:fldCharType="end"/>
            </w:r>
          </w:hyperlink>
        </w:p>
        <w:p w14:paraId="0D9B536E" w14:textId="473E2E9A" w:rsidR="00400B8F" w:rsidRDefault="003D473D">
          <w:pPr>
            <w:pStyle w:val="Verzeichnis1"/>
            <w:rPr>
              <w:rFonts w:asciiTheme="minorHAnsi" w:eastAsiaTheme="minorEastAsia" w:hAnsiTheme="minorHAnsi" w:cstheme="minorBidi"/>
              <w:b w:val="0"/>
              <w:noProof/>
              <w:sz w:val="22"/>
              <w:szCs w:val="22"/>
              <w:lang w:eastAsia="en-GB"/>
            </w:rPr>
          </w:pPr>
          <w:hyperlink w:anchor="_Toc97457721" w:history="1">
            <w:r w:rsidR="00400B8F" w:rsidRPr="001268D1">
              <w:rPr>
                <w:rStyle w:val="Hyperlink"/>
                <w:rFonts w:eastAsiaTheme="majorEastAsia"/>
                <w:noProof/>
              </w:rPr>
              <w:t>3</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BERT for the Cooking Domain: CookBERT</w:t>
            </w:r>
            <w:r w:rsidR="00400B8F">
              <w:rPr>
                <w:noProof/>
                <w:webHidden/>
              </w:rPr>
              <w:tab/>
            </w:r>
            <w:r w:rsidR="00400B8F">
              <w:rPr>
                <w:noProof/>
                <w:webHidden/>
              </w:rPr>
              <w:fldChar w:fldCharType="begin"/>
            </w:r>
            <w:r w:rsidR="00400B8F">
              <w:rPr>
                <w:noProof/>
                <w:webHidden/>
              </w:rPr>
              <w:instrText xml:space="preserve"> PAGEREF _Toc97457721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ADC5743" w14:textId="14DFF944"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2" w:history="1">
            <w:r w:rsidR="00400B8F" w:rsidRPr="001268D1">
              <w:rPr>
                <w:rStyle w:val="Hyperlink"/>
                <w:rFonts w:eastAsiaTheme="majorEastAsia"/>
                <w:noProof/>
              </w:rPr>
              <w:t>3.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paring the Data for DAPT</w:t>
            </w:r>
            <w:r w:rsidR="00400B8F">
              <w:rPr>
                <w:noProof/>
                <w:webHidden/>
              </w:rPr>
              <w:tab/>
            </w:r>
            <w:r w:rsidR="00400B8F">
              <w:rPr>
                <w:noProof/>
                <w:webHidden/>
              </w:rPr>
              <w:fldChar w:fldCharType="begin"/>
            </w:r>
            <w:r w:rsidR="00400B8F">
              <w:rPr>
                <w:noProof/>
                <w:webHidden/>
              </w:rPr>
              <w:instrText xml:space="preserve"> PAGEREF _Toc97457722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20C76F1" w14:textId="7CAF1266"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3" w:history="1">
            <w:r w:rsidR="00400B8F" w:rsidRPr="001268D1">
              <w:rPr>
                <w:rStyle w:val="Hyperlink"/>
                <w:rFonts w:eastAsiaTheme="majorEastAsia"/>
                <w:noProof/>
              </w:rPr>
              <w:t>3.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Analyzing Domain Similarity</w:t>
            </w:r>
            <w:r w:rsidR="00400B8F">
              <w:rPr>
                <w:noProof/>
                <w:webHidden/>
              </w:rPr>
              <w:tab/>
            </w:r>
            <w:r w:rsidR="00400B8F">
              <w:rPr>
                <w:noProof/>
                <w:webHidden/>
              </w:rPr>
              <w:fldChar w:fldCharType="begin"/>
            </w:r>
            <w:r w:rsidR="00400B8F">
              <w:rPr>
                <w:noProof/>
                <w:webHidden/>
              </w:rPr>
              <w:instrText xml:space="preserve"> PAGEREF _Toc97457723 \h </w:instrText>
            </w:r>
            <w:r w:rsidR="00400B8F">
              <w:rPr>
                <w:noProof/>
                <w:webHidden/>
              </w:rPr>
            </w:r>
            <w:r w:rsidR="00400B8F">
              <w:rPr>
                <w:noProof/>
                <w:webHidden/>
              </w:rPr>
              <w:fldChar w:fldCharType="separate"/>
            </w:r>
            <w:r w:rsidR="00400B8F">
              <w:rPr>
                <w:noProof/>
                <w:webHidden/>
              </w:rPr>
              <w:t>26</w:t>
            </w:r>
            <w:r w:rsidR="00400B8F">
              <w:rPr>
                <w:noProof/>
                <w:webHidden/>
              </w:rPr>
              <w:fldChar w:fldCharType="end"/>
            </w:r>
          </w:hyperlink>
        </w:p>
        <w:p w14:paraId="033BA79D" w14:textId="35FABE88"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4" w:history="1">
            <w:r w:rsidR="00400B8F" w:rsidRPr="001268D1">
              <w:rPr>
                <w:rStyle w:val="Hyperlink"/>
                <w:rFonts w:eastAsiaTheme="majorEastAsia"/>
                <w:noProof/>
                <w:lang w:val="de-DE" w:eastAsia="en-US"/>
              </w:rPr>
              <w:t>3.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lang w:val="de-DE" w:eastAsia="en-US"/>
              </w:rPr>
              <w:t>Domain Vocabulary Insertion</w:t>
            </w:r>
            <w:r w:rsidR="00400B8F">
              <w:rPr>
                <w:noProof/>
                <w:webHidden/>
              </w:rPr>
              <w:tab/>
            </w:r>
            <w:r w:rsidR="00400B8F">
              <w:rPr>
                <w:noProof/>
                <w:webHidden/>
              </w:rPr>
              <w:fldChar w:fldCharType="begin"/>
            </w:r>
            <w:r w:rsidR="00400B8F">
              <w:rPr>
                <w:noProof/>
                <w:webHidden/>
              </w:rPr>
              <w:instrText xml:space="preserve"> PAGEREF _Toc97457724 \h </w:instrText>
            </w:r>
            <w:r w:rsidR="00400B8F">
              <w:rPr>
                <w:noProof/>
                <w:webHidden/>
              </w:rPr>
            </w:r>
            <w:r w:rsidR="00400B8F">
              <w:rPr>
                <w:noProof/>
                <w:webHidden/>
              </w:rPr>
              <w:fldChar w:fldCharType="separate"/>
            </w:r>
            <w:r w:rsidR="00400B8F">
              <w:rPr>
                <w:noProof/>
                <w:webHidden/>
              </w:rPr>
              <w:t>27</w:t>
            </w:r>
            <w:r w:rsidR="00400B8F">
              <w:rPr>
                <w:noProof/>
                <w:webHidden/>
              </w:rPr>
              <w:fldChar w:fldCharType="end"/>
            </w:r>
          </w:hyperlink>
        </w:p>
        <w:p w14:paraId="2299DE05" w14:textId="4B848696"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5" w:history="1">
            <w:r w:rsidR="00400B8F" w:rsidRPr="001268D1">
              <w:rPr>
                <w:rStyle w:val="Hyperlink"/>
                <w:rFonts w:eastAsiaTheme="majorEastAsia"/>
                <w:noProof/>
              </w:rPr>
              <w:t>3.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DAPT</w:t>
            </w:r>
            <w:r w:rsidR="00400B8F">
              <w:rPr>
                <w:noProof/>
                <w:webHidden/>
              </w:rPr>
              <w:tab/>
            </w:r>
            <w:r w:rsidR="00400B8F">
              <w:rPr>
                <w:noProof/>
                <w:webHidden/>
              </w:rPr>
              <w:fldChar w:fldCharType="begin"/>
            </w:r>
            <w:r w:rsidR="00400B8F">
              <w:rPr>
                <w:noProof/>
                <w:webHidden/>
              </w:rPr>
              <w:instrText xml:space="preserve"> PAGEREF _Toc97457725 \h </w:instrText>
            </w:r>
            <w:r w:rsidR="00400B8F">
              <w:rPr>
                <w:noProof/>
                <w:webHidden/>
              </w:rPr>
            </w:r>
            <w:r w:rsidR="00400B8F">
              <w:rPr>
                <w:noProof/>
                <w:webHidden/>
              </w:rPr>
              <w:fldChar w:fldCharType="separate"/>
            </w:r>
            <w:r w:rsidR="00400B8F">
              <w:rPr>
                <w:noProof/>
                <w:webHidden/>
              </w:rPr>
              <w:t>28</w:t>
            </w:r>
            <w:r w:rsidR="00400B8F">
              <w:rPr>
                <w:noProof/>
                <w:webHidden/>
              </w:rPr>
              <w:fldChar w:fldCharType="end"/>
            </w:r>
          </w:hyperlink>
        </w:p>
        <w:p w14:paraId="03E73133" w14:textId="06A27D0B"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6" w:history="1">
            <w:r w:rsidR="00400B8F" w:rsidRPr="001268D1">
              <w:rPr>
                <w:rStyle w:val="Hyperlink"/>
                <w:rFonts w:eastAsiaTheme="majorEastAsia"/>
                <w:noProof/>
              </w:rPr>
              <w:t>3.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Implementation Details</w:t>
            </w:r>
            <w:r w:rsidR="00400B8F">
              <w:rPr>
                <w:noProof/>
                <w:webHidden/>
              </w:rPr>
              <w:tab/>
            </w:r>
            <w:r w:rsidR="00400B8F">
              <w:rPr>
                <w:noProof/>
                <w:webHidden/>
              </w:rPr>
              <w:fldChar w:fldCharType="begin"/>
            </w:r>
            <w:r w:rsidR="00400B8F">
              <w:rPr>
                <w:noProof/>
                <w:webHidden/>
              </w:rPr>
              <w:instrText xml:space="preserve"> PAGEREF _Toc97457726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575731AA" w14:textId="3AD6EEE3"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7" w:history="1">
            <w:r w:rsidR="00400B8F" w:rsidRPr="001268D1">
              <w:rPr>
                <w:rStyle w:val="Hyperlink"/>
                <w:rFonts w:eastAsiaTheme="majorEastAsia"/>
                <w:noProof/>
              </w:rPr>
              <w:t>3.6</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Finetuning</w:t>
            </w:r>
            <w:r w:rsidR="00400B8F">
              <w:rPr>
                <w:noProof/>
                <w:webHidden/>
              </w:rPr>
              <w:tab/>
            </w:r>
            <w:r w:rsidR="00400B8F">
              <w:rPr>
                <w:noProof/>
                <w:webHidden/>
              </w:rPr>
              <w:fldChar w:fldCharType="begin"/>
            </w:r>
            <w:r w:rsidR="00400B8F">
              <w:rPr>
                <w:noProof/>
                <w:webHidden/>
              </w:rPr>
              <w:instrText xml:space="preserve"> PAGEREF _Toc97457727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4719332E" w14:textId="5DE68024"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8" w:history="1">
            <w:r w:rsidR="00400B8F" w:rsidRPr="001268D1">
              <w:rPr>
                <w:rStyle w:val="Hyperlink"/>
                <w:rFonts w:eastAsiaTheme="majorEastAsia"/>
                <w:noProof/>
              </w:rPr>
              <w:t>3.6.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Intent Classification</w:t>
            </w:r>
            <w:r w:rsidR="00400B8F">
              <w:rPr>
                <w:noProof/>
                <w:webHidden/>
              </w:rPr>
              <w:tab/>
            </w:r>
            <w:r w:rsidR="00400B8F">
              <w:rPr>
                <w:noProof/>
                <w:webHidden/>
              </w:rPr>
              <w:fldChar w:fldCharType="begin"/>
            </w:r>
            <w:r w:rsidR="00400B8F">
              <w:rPr>
                <w:noProof/>
                <w:webHidden/>
              </w:rPr>
              <w:instrText xml:space="preserve"> PAGEREF _Toc97457728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2CCD3F2F" w14:textId="286A13BC"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9" w:history="1">
            <w:r w:rsidR="00400B8F" w:rsidRPr="001268D1">
              <w:rPr>
                <w:rStyle w:val="Hyperlink"/>
                <w:rFonts w:eastAsiaTheme="majorEastAsia"/>
                <w:noProof/>
              </w:rPr>
              <w:t>3.6.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29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58FDAEE3" w14:textId="052DC86E" w:rsidR="00400B8F" w:rsidRDefault="003D473D">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30" w:history="1">
            <w:r w:rsidR="00400B8F" w:rsidRPr="001268D1">
              <w:rPr>
                <w:rStyle w:val="Hyperlink"/>
                <w:rFonts w:eastAsiaTheme="majorEastAsia"/>
                <w:noProof/>
              </w:rPr>
              <w:t>3.6.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0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72B18E1" w14:textId="4DCBE88A" w:rsidR="00400B8F" w:rsidRDefault="003D473D">
          <w:pPr>
            <w:pStyle w:val="Verzeichnis1"/>
            <w:rPr>
              <w:rFonts w:asciiTheme="minorHAnsi" w:eastAsiaTheme="minorEastAsia" w:hAnsiTheme="minorHAnsi" w:cstheme="minorBidi"/>
              <w:b w:val="0"/>
              <w:noProof/>
              <w:sz w:val="22"/>
              <w:szCs w:val="22"/>
              <w:lang w:eastAsia="en-GB"/>
            </w:rPr>
          </w:pPr>
          <w:hyperlink w:anchor="_Toc97457731" w:history="1">
            <w:r w:rsidR="00400B8F" w:rsidRPr="001268D1">
              <w:rPr>
                <w:rStyle w:val="Hyperlink"/>
                <w:rFonts w:eastAsiaTheme="majorEastAsia"/>
                <w:noProof/>
              </w:rPr>
              <w:t>4</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Evaluation</w:t>
            </w:r>
            <w:r w:rsidR="00400B8F">
              <w:rPr>
                <w:noProof/>
                <w:webHidden/>
              </w:rPr>
              <w:tab/>
            </w:r>
            <w:r w:rsidR="00400B8F">
              <w:rPr>
                <w:noProof/>
                <w:webHidden/>
              </w:rPr>
              <w:fldChar w:fldCharType="begin"/>
            </w:r>
            <w:r w:rsidR="00400B8F">
              <w:rPr>
                <w:noProof/>
                <w:webHidden/>
              </w:rPr>
              <w:instrText xml:space="preserve"> PAGEREF _Toc97457731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6B661E1E" w14:textId="734B2317"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2" w:history="1">
            <w:r w:rsidR="00400B8F" w:rsidRPr="001268D1">
              <w:rPr>
                <w:rStyle w:val="Hyperlink"/>
                <w:rFonts w:eastAsiaTheme="majorEastAsia"/>
                <w:noProof/>
              </w:rPr>
              <w:t>4.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Multi-class Classification</w:t>
            </w:r>
            <w:r w:rsidR="00400B8F">
              <w:rPr>
                <w:noProof/>
                <w:webHidden/>
              </w:rPr>
              <w:tab/>
            </w:r>
            <w:r w:rsidR="00400B8F">
              <w:rPr>
                <w:noProof/>
                <w:webHidden/>
              </w:rPr>
              <w:fldChar w:fldCharType="begin"/>
            </w:r>
            <w:r w:rsidR="00400B8F">
              <w:rPr>
                <w:noProof/>
                <w:webHidden/>
              </w:rPr>
              <w:instrText xml:space="preserve"> PAGEREF _Toc97457732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479E4F72" w14:textId="7A4756F3"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3" w:history="1">
            <w:r w:rsidR="00400B8F" w:rsidRPr="001268D1">
              <w:rPr>
                <w:rStyle w:val="Hyperlink"/>
                <w:rFonts w:eastAsiaTheme="majorEastAsia"/>
                <w:noProof/>
              </w:rPr>
              <w:t>4.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33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F5AADA5" w14:textId="420E877E" w:rsidR="00400B8F" w:rsidRDefault="003D473D">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4" w:history="1">
            <w:r w:rsidR="00400B8F" w:rsidRPr="001268D1">
              <w:rPr>
                <w:rStyle w:val="Hyperlink"/>
                <w:rFonts w:eastAsiaTheme="majorEastAsia"/>
                <w:noProof/>
              </w:rPr>
              <w:t>4.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4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4C455A0" w14:textId="7270A122" w:rsidR="00400B8F" w:rsidRDefault="003D473D">
          <w:pPr>
            <w:pStyle w:val="Verzeichnis1"/>
            <w:rPr>
              <w:rFonts w:asciiTheme="minorHAnsi" w:eastAsiaTheme="minorEastAsia" w:hAnsiTheme="minorHAnsi" w:cstheme="minorBidi"/>
              <w:b w:val="0"/>
              <w:noProof/>
              <w:sz w:val="22"/>
              <w:szCs w:val="22"/>
              <w:lang w:eastAsia="en-GB"/>
            </w:rPr>
          </w:pPr>
          <w:hyperlink w:anchor="_Toc97457735" w:history="1">
            <w:r w:rsidR="00400B8F" w:rsidRPr="001268D1">
              <w:rPr>
                <w:rStyle w:val="Hyperlink"/>
                <w:rFonts w:eastAsiaTheme="majorEastAsia"/>
                <w:noProof/>
              </w:rPr>
              <w:t>5</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Discussion</w:t>
            </w:r>
            <w:r w:rsidR="00400B8F">
              <w:rPr>
                <w:noProof/>
                <w:webHidden/>
              </w:rPr>
              <w:tab/>
            </w:r>
            <w:r w:rsidR="00400B8F">
              <w:rPr>
                <w:noProof/>
                <w:webHidden/>
              </w:rPr>
              <w:fldChar w:fldCharType="begin"/>
            </w:r>
            <w:r w:rsidR="00400B8F">
              <w:rPr>
                <w:noProof/>
                <w:webHidden/>
              </w:rPr>
              <w:instrText xml:space="preserve"> PAGEREF _Toc97457735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2B15CE4B" w14:textId="2F071B23" w:rsidR="00400B8F" w:rsidRDefault="003D473D">
          <w:pPr>
            <w:pStyle w:val="Verzeichnis1"/>
            <w:rPr>
              <w:rFonts w:asciiTheme="minorHAnsi" w:eastAsiaTheme="minorEastAsia" w:hAnsiTheme="minorHAnsi" w:cstheme="minorBidi"/>
              <w:b w:val="0"/>
              <w:noProof/>
              <w:sz w:val="22"/>
              <w:szCs w:val="22"/>
              <w:lang w:eastAsia="en-GB"/>
            </w:rPr>
          </w:pPr>
          <w:hyperlink w:anchor="_Toc97457736" w:history="1">
            <w:r w:rsidR="00400B8F" w:rsidRPr="001268D1">
              <w:rPr>
                <w:rStyle w:val="Hyperlink"/>
                <w:rFonts w:eastAsiaTheme="majorEastAsia"/>
                <w:noProof/>
              </w:rPr>
              <w:t>6</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Limitations</w:t>
            </w:r>
            <w:r w:rsidR="00400B8F">
              <w:rPr>
                <w:noProof/>
                <w:webHidden/>
              </w:rPr>
              <w:tab/>
            </w:r>
            <w:r w:rsidR="00400B8F">
              <w:rPr>
                <w:noProof/>
                <w:webHidden/>
              </w:rPr>
              <w:fldChar w:fldCharType="begin"/>
            </w:r>
            <w:r w:rsidR="00400B8F">
              <w:rPr>
                <w:noProof/>
                <w:webHidden/>
              </w:rPr>
              <w:instrText xml:space="preserve"> PAGEREF _Toc97457736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E97CDC3" w14:textId="22108BDD" w:rsidR="00400B8F" w:rsidRDefault="003D473D">
          <w:pPr>
            <w:pStyle w:val="Verzeichnis1"/>
            <w:rPr>
              <w:rFonts w:asciiTheme="minorHAnsi" w:eastAsiaTheme="minorEastAsia" w:hAnsiTheme="minorHAnsi" w:cstheme="minorBidi"/>
              <w:b w:val="0"/>
              <w:noProof/>
              <w:sz w:val="22"/>
              <w:szCs w:val="22"/>
              <w:lang w:eastAsia="en-GB"/>
            </w:rPr>
          </w:pPr>
          <w:hyperlink w:anchor="_Toc97457737" w:history="1">
            <w:r w:rsidR="00400B8F" w:rsidRPr="001268D1">
              <w:rPr>
                <w:rStyle w:val="Hyperlink"/>
                <w:rFonts w:eastAsiaTheme="majorEastAsia"/>
                <w:noProof/>
              </w:rPr>
              <w:t>7</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Conclusion</w:t>
            </w:r>
            <w:r w:rsidR="00400B8F">
              <w:rPr>
                <w:noProof/>
                <w:webHidden/>
              </w:rPr>
              <w:tab/>
            </w:r>
            <w:r w:rsidR="00400B8F">
              <w:rPr>
                <w:noProof/>
                <w:webHidden/>
              </w:rPr>
              <w:fldChar w:fldCharType="begin"/>
            </w:r>
            <w:r w:rsidR="00400B8F">
              <w:rPr>
                <w:noProof/>
                <w:webHidden/>
              </w:rPr>
              <w:instrText xml:space="preserve"> PAGEREF _Toc97457737 \h </w:instrText>
            </w:r>
            <w:r w:rsidR="00400B8F">
              <w:rPr>
                <w:noProof/>
                <w:webHidden/>
              </w:rPr>
            </w:r>
            <w:r w:rsidR="00400B8F">
              <w:rPr>
                <w:noProof/>
                <w:webHidden/>
              </w:rPr>
              <w:fldChar w:fldCharType="separate"/>
            </w:r>
            <w:r w:rsidR="00400B8F">
              <w:rPr>
                <w:noProof/>
                <w:webHidden/>
              </w:rPr>
              <w:t>32</w:t>
            </w:r>
            <w:r w:rsidR="00400B8F">
              <w:rPr>
                <w:noProof/>
                <w:webHidden/>
              </w:rPr>
              <w:fldChar w:fldCharType="end"/>
            </w:r>
          </w:hyperlink>
        </w:p>
        <w:p w14:paraId="20BDACB9" w14:textId="7D31DC8B" w:rsidR="00400B8F" w:rsidRDefault="003D473D">
          <w:pPr>
            <w:pStyle w:val="Verzeichnis1"/>
            <w:rPr>
              <w:rFonts w:asciiTheme="minorHAnsi" w:eastAsiaTheme="minorEastAsia" w:hAnsiTheme="minorHAnsi" w:cstheme="minorBidi"/>
              <w:b w:val="0"/>
              <w:noProof/>
              <w:sz w:val="22"/>
              <w:szCs w:val="22"/>
              <w:lang w:eastAsia="en-GB"/>
            </w:rPr>
          </w:pPr>
          <w:hyperlink w:anchor="_Toc97457738" w:history="1">
            <w:r w:rsidR="00400B8F" w:rsidRPr="001268D1">
              <w:rPr>
                <w:rStyle w:val="Hyperlink"/>
                <w:rFonts w:eastAsiaTheme="majorEastAsia"/>
                <w:noProof/>
              </w:rPr>
              <w:t>Bibliography</w:t>
            </w:r>
            <w:r w:rsidR="00400B8F">
              <w:rPr>
                <w:noProof/>
                <w:webHidden/>
              </w:rPr>
              <w:tab/>
            </w:r>
            <w:r w:rsidR="00400B8F">
              <w:rPr>
                <w:noProof/>
                <w:webHidden/>
              </w:rPr>
              <w:fldChar w:fldCharType="begin"/>
            </w:r>
            <w:r w:rsidR="00400B8F">
              <w:rPr>
                <w:noProof/>
                <w:webHidden/>
              </w:rPr>
              <w:instrText xml:space="preserve"> PAGEREF _Toc97457738 \h </w:instrText>
            </w:r>
            <w:r w:rsidR="00400B8F">
              <w:rPr>
                <w:noProof/>
                <w:webHidden/>
              </w:rPr>
            </w:r>
            <w:r w:rsidR="00400B8F">
              <w:rPr>
                <w:noProof/>
                <w:webHidden/>
              </w:rPr>
              <w:fldChar w:fldCharType="separate"/>
            </w:r>
            <w:r w:rsidR="00400B8F">
              <w:rPr>
                <w:noProof/>
                <w:webHidden/>
              </w:rPr>
              <w:t>33</w:t>
            </w:r>
            <w:r w:rsidR="00400B8F">
              <w:rPr>
                <w:noProof/>
                <w:webHidden/>
              </w:rPr>
              <w:fldChar w:fldCharType="end"/>
            </w:r>
          </w:hyperlink>
        </w:p>
        <w:p w14:paraId="27980ADA" w14:textId="3B236B28" w:rsidR="00400B8F" w:rsidRDefault="003D473D">
          <w:pPr>
            <w:pStyle w:val="Verzeichnis1"/>
            <w:rPr>
              <w:rFonts w:asciiTheme="minorHAnsi" w:eastAsiaTheme="minorEastAsia" w:hAnsiTheme="minorHAnsi" w:cstheme="minorBidi"/>
              <w:b w:val="0"/>
              <w:noProof/>
              <w:sz w:val="22"/>
              <w:szCs w:val="22"/>
              <w:lang w:eastAsia="en-GB"/>
            </w:rPr>
          </w:pPr>
          <w:hyperlink w:anchor="_Toc97457739" w:history="1">
            <w:r w:rsidR="00400B8F" w:rsidRPr="001268D1">
              <w:rPr>
                <w:rStyle w:val="Hyperlink"/>
                <w:rFonts w:eastAsiaTheme="majorEastAsia"/>
                <w:noProof/>
              </w:rPr>
              <w:t>Anhang A: Bausteine wissenschaftlicher Arbeiten</w:t>
            </w:r>
            <w:r w:rsidR="00400B8F">
              <w:rPr>
                <w:noProof/>
                <w:webHidden/>
              </w:rPr>
              <w:tab/>
            </w:r>
            <w:r w:rsidR="00400B8F">
              <w:rPr>
                <w:noProof/>
                <w:webHidden/>
              </w:rPr>
              <w:fldChar w:fldCharType="begin"/>
            </w:r>
            <w:r w:rsidR="00400B8F">
              <w:rPr>
                <w:noProof/>
                <w:webHidden/>
              </w:rPr>
              <w:instrText xml:space="preserve"> PAGEREF _Toc97457739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EE51847" w14:textId="445BC9EC" w:rsidR="00400B8F" w:rsidRDefault="003D473D">
          <w:pPr>
            <w:pStyle w:val="Verzeichnis2"/>
            <w:tabs>
              <w:tab w:val="right" w:leader="dot" w:pos="7807"/>
            </w:tabs>
            <w:rPr>
              <w:rFonts w:asciiTheme="minorHAnsi" w:eastAsiaTheme="minorEastAsia" w:hAnsiTheme="minorHAnsi" w:cstheme="minorBidi"/>
              <w:noProof/>
              <w:sz w:val="22"/>
              <w:szCs w:val="22"/>
              <w:lang w:eastAsia="en-GB"/>
            </w:rPr>
          </w:pPr>
          <w:hyperlink w:anchor="_Toc97457740" w:history="1">
            <w:r w:rsidR="00400B8F" w:rsidRPr="001268D1">
              <w:rPr>
                <w:rStyle w:val="Hyperlink"/>
                <w:rFonts w:eastAsiaTheme="majorEastAsia"/>
                <w:noProof/>
                <w:lang w:eastAsia="en-US"/>
              </w:rPr>
              <w:t>A1 Theoretische Arbeit</w:t>
            </w:r>
            <w:r w:rsidR="00400B8F">
              <w:rPr>
                <w:noProof/>
                <w:webHidden/>
              </w:rPr>
              <w:tab/>
            </w:r>
            <w:r w:rsidR="00400B8F">
              <w:rPr>
                <w:noProof/>
                <w:webHidden/>
              </w:rPr>
              <w:fldChar w:fldCharType="begin"/>
            </w:r>
            <w:r w:rsidR="00400B8F">
              <w:rPr>
                <w:noProof/>
                <w:webHidden/>
              </w:rPr>
              <w:instrText xml:space="preserve"> PAGEREF _Toc97457740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5E10F6C" w14:textId="7461F06D" w:rsidR="00400B8F" w:rsidRDefault="003D473D">
          <w:pPr>
            <w:pStyle w:val="Verzeichnis2"/>
            <w:tabs>
              <w:tab w:val="right" w:leader="dot" w:pos="7807"/>
            </w:tabs>
            <w:rPr>
              <w:rFonts w:asciiTheme="minorHAnsi" w:eastAsiaTheme="minorEastAsia" w:hAnsiTheme="minorHAnsi" w:cstheme="minorBidi"/>
              <w:noProof/>
              <w:sz w:val="22"/>
              <w:szCs w:val="22"/>
              <w:lang w:eastAsia="en-GB"/>
            </w:rPr>
          </w:pPr>
          <w:hyperlink w:anchor="_Toc97457741" w:history="1">
            <w:r w:rsidR="00400B8F" w:rsidRPr="001268D1">
              <w:rPr>
                <w:rStyle w:val="Hyperlink"/>
                <w:rFonts w:eastAsiaTheme="majorEastAsia"/>
                <w:noProof/>
                <w:lang w:eastAsia="en-US"/>
              </w:rPr>
              <w:t>A2 Konstruktive Arbeit</w:t>
            </w:r>
            <w:r w:rsidR="00400B8F">
              <w:rPr>
                <w:noProof/>
                <w:webHidden/>
              </w:rPr>
              <w:tab/>
            </w:r>
            <w:r w:rsidR="00400B8F">
              <w:rPr>
                <w:noProof/>
                <w:webHidden/>
              </w:rPr>
              <w:fldChar w:fldCharType="begin"/>
            </w:r>
            <w:r w:rsidR="00400B8F">
              <w:rPr>
                <w:noProof/>
                <w:webHidden/>
              </w:rPr>
              <w:instrText xml:space="preserve"> PAGEREF _Toc97457741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26195B7B" w14:textId="7BE28655" w:rsidR="00400B8F" w:rsidRDefault="003D473D">
          <w:pPr>
            <w:pStyle w:val="Verzeichnis2"/>
            <w:tabs>
              <w:tab w:val="right" w:leader="dot" w:pos="7807"/>
            </w:tabs>
            <w:rPr>
              <w:rFonts w:asciiTheme="minorHAnsi" w:eastAsiaTheme="minorEastAsia" w:hAnsiTheme="minorHAnsi" w:cstheme="minorBidi"/>
              <w:noProof/>
              <w:sz w:val="22"/>
              <w:szCs w:val="22"/>
              <w:lang w:eastAsia="en-GB"/>
            </w:rPr>
          </w:pPr>
          <w:hyperlink w:anchor="_Toc97457742" w:history="1">
            <w:r w:rsidR="00400B8F" w:rsidRPr="001268D1">
              <w:rPr>
                <w:rStyle w:val="Hyperlink"/>
                <w:rFonts w:eastAsiaTheme="majorEastAsia"/>
                <w:noProof/>
              </w:rPr>
              <w:t>A3 Empirische Arbeit</w:t>
            </w:r>
            <w:r w:rsidR="00400B8F">
              <w:rPr>
                <w:noProof/>
                <w:webHidden/>
              </w:rPr>
              <w:tab/>
            </w:r>
            <w:r w:rsidR="00400B8F">
              <w:rPr>
                <w:noProof/>
                <w:webHidden/>
              </w:rPr>
              <w:fldChar w:fldCharType="begin"/>
            </w:r>
            <w:r w:rsidR="00400B8F">
              <w:rPr>
                <w:noProof/>
                <w:webHidden/>
              </w:rPr>
              <w:instrText xml:space="preserve"> PAGEREF _Toc97457742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35D74ED5" w14:textId="4B9A7BC0" w:rsidR="00400B8F" w:rsidRDefault="003D473D">
          <w:pPr>
            <w:pStyle w:val="Verzeichnis1"/>
            <w:rPr>
              <w:rFonts w:asciiTheme="minorHAnsi" w:eastAsiaTheme="minorEastAsia" w:hAnsiTheme="minorHAnsi" w:cstheme="minorBidi"/>
              <w:b w:val="0"/>
              <w:noProof/>
              <w:sz w:val="22"/>
              <w:szCs w:val="22"/>
              <w:lang w:eastAsia="en-GB"/>
            </w:rPr>
          </w:pPr>
          <w:hyperlink w:anchor="_Toc97457743" w:history="1">
            <w:r w:rsidR="00400B8F" w:rsidRPr="001268D1">
              <w:rPr>
                <w:rStyle w:val="Hyperlink"/>
                <w:rFonts w:eastAsiaTheme="majorEastAsia"/>
                <w:noProof/>
              </w:rPr>
              <w:t>Erklärung zur Urheberschaft</w:t>
            </w:r>
            <w:r w:rsidR="00400B8F">
              <w:rPr>
                <w:noProof/>
                <w:webHidden/>
              </w:rPr>
              <w:tab/>
            </w:r>
            <w:r w:rsidR="00400B8F">
              <w:rPr>
                <w:noProof/>
                <w:webHidden/>
              </w:rPr>
              <w:fldChar w:fldCharType="begin"/>
            </w:r>
            <w:r w:rsidR="00400B8F">
              <w:rPr>
                <w:noProof/>
                <w:webHidden/>
              </w:rPr>
              <w:instrText xml:space="preserve"> PAGEREF _Toc97457743 \h </w:instrText>
            </w:r>
            <w:r w:rsidR="00400B8F">
              <w:rPr>
                <w:noProof/>
                <w:webHidden/>
              </w:rPr>
            </w:r>
            <w:r w:rsidR="00400B8F">
              <w:rPr>
                <w:noProof/>
                <w:webHidden/>
              </w:rPr>
              <w:fldChar w:fldCharType="separate"/>
            </w:r>
            <w:r w:rsidR="00400B8F">
              <w:rPr>
                <w:noProof/>
                <w:webHidden/>
              </w:rPr>
              <w:t>42</w:t>
            </w:r>
            <w:r w:rsidR="00400B8F">
              <w:rPr>
                <w:noProof/>
                <w:webHidden/>
              </w:rPr>
              <w:fldChar w:fldCharType="end"/>
            </w:r>
          </w:hyperlink>
        </w:p>
        <w:p w14:paraId="6644C970" w14:textId="1FF8105B"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457703"/>
      <w:bookmarkEnd w:id="0"/>
      <w:bookmarkEnd w:id="1"/>
      <w:bookmarkEnd w:id="2"/>
      <w:bookmarkEnd w:id="3"/>
      <w:bookmarkEnd w:id="4"/>
      <w:bookmarkEnd w:id="5"/>
      <w:r>
        <w:lastRenderedPageBreak/>
        <w:t>Introduction</w:t>
      </w:r>
      <w:bookmarkEnd w:id="6"/>
    </w:p>
    <w:p w14:paraId="0BD01520" w14:textId="56F4141A"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4478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1VDE3OjMwOjMx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4478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VUMTc6MzA6MzE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4478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4478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4478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VUMTc6MzA6MzE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4478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4478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4478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5C46F5A"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4478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4478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4478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VUMTc6MzA6MzE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1VDE3OjMwOjMx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4478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4478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VUMTc6MzA6MzE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VUMTc6MzA6MzE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VQxNzozMDozMS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VUMTc6MzA6MzE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44781">
            <w:rPr>
              <w:noProof/>
            </w:rPr>
            <w:t>(Chao &amp; Lane, 2019; Chen et al., 2019; Vakulenko et al., 2021; Voskarides et al., 2020)</w:t>
          </w:r>
          <w:r w:rsidR="00F15806">
            <w:rPr>
              <w:noProof/>
            </w:rPr>
            <w:fldChar w:fldCharType="end"/>
          </w:r>
        </w:sdtContent>
      </w:sdt>
      <w:r w:rsidR="008A060C">
        <w:t xml:space="preserve">. </w:t>
      </w:r>
    </w:p>
    <w:p w14:paraId="6B9B82A0" w14:textId="306BF4DA"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4478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E3OjMwOjMx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VQxNzozMDozMS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44781">
            <w:rPr>
              <w:noProof/>
            </w:rPr>
            <w:t>(Gururangan et al., 2020; Lee et al., 2020)</w:t>
          </w:r>
          <w:r w:rsidR="004413DE">
            <w:rPr>
              <w:noProof/>
            </w:rPr>
            <w:fldChar w:fldCharType="end"/>
          </w:r>
        </w:sdtContent>
      </w:sdt>
      <w:r w:rsidR="00FD2D1C">
        <w:t xml:space="preserve">. </w:t>
      </w:r>
      <w:r w:rsidR="00782A03">
        <w:t xml:space="preserve"> </w:t>
      </w:r>
    </w:p>
    <w:p w14:paraId="41324B49" w14:textId="529D019B"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proofErr w:type="gramStart"/>
      <w:r w:rsidR="00D71F78" w:rsidRPr="009A7A69">
        <w:rPr>
          <w:highlight w:val="yellow"/>
        </w:rPr>
        <w:t>in</w:t>
      </w:r>
      <w:proofErr w:type="gramEnd"/>
      <w:r w:rsidR="00D71F78" w:rsidRPr="009A7A69">
        <w:rPr>
          <w:highlight w:val="yellow"/>
        </w:rPr>
        <w:t xml:space="preserve">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VUMTc6MzA6MzE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4478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44781">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1C8CEB5C"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B46A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ZUMDk6NTI6NTU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B46A1C">
            <w:rPr>
              <w:noProof/>
            </w:rPr>
            <w:t>(Pellegrini et al., 2021)</w:t>
          </w:r>
          <w:r w:rsidR="00B46A1C">
            <w:rPr>
              <w:noProof/>
            </w:rPr>
            <w:fldChar w:fldCharType="end"/>
          </w:r>
        </w:sdtContent>
      </w:sdt>
      <w:r w:rsidR="00BB5B1E">
        <w:t xml:space="preserve"> and standard BERT model</w:t>
      </w:r>
      <w:r>
        <w:t>,</w:t>
      </w:r>
    </w:p>
    <w:p w14:paraId="6EAC6824" w14:textId="14C47265"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r w:rsidR="00B46A1C">
        <w:t>.</w:t>
      </w:r>
    </w:p>
    <w:p w14:paraId="44496D06" w14:textId="61A2F247" w:rsidR="009F45A6" w:rsidRPr="006C6628" w:rsidRDefault="00B46A1C" w:rsidP="009F45A6">
      <w:pPr>
        <w:pStyle w:val="Folgeabsatz"/>
        <w:ind w:firstLine="0"/>
      </w:pPr>
      <w:r w:rsidRPr="003B334E">
        <w:rPr>
          <w:highlight w:val="yellow"/>
        </w:rPr>
        <w:t>The thesis is structured as follows:</w:t>
      </w:r>
      <w:r>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457704"/>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7B6A530B" w:rsidR="00933F6C" w:rsidRDefault="00596516" w:rsidP="0071080B">
      <w:pPr>
        <w:pStyle w:val="Folgeabsatz"/>
        <w:numPr>
          <w:ilvl w:val="0"/>
          <w:numId w:val="25"/>
        </w:numPr>
      </w:pPr>
      <w:r>
        <w:t>Section</w:t>
      </w:r>
    </w:p>
    <w:p w14:paraId="77CB654A" w14:textId="58247CF2" w:rsidR="00E51E9E" w:rsidRDefault="00F325F8" w:rsidP="00B24472">
      <w:pPr>
        <w:pStyle w:val="berschrift2"/>
      </w:pPr>
      <w:bookmarkStart w:id="8" w:name="_Toc97457705"/>
      <w:r>
        <w:t xml:space="preserve">Conversational </w:t>
      </w:r>
      <w:r w:rsidR="009E53D2">
        <w:t>AI</w:t>
      </w:r>
      <w:bookmarkEnd w:id="8"/>
    </w:p>
    <w:p w14:paraId="0ADA3C0A" w14:textId="752972F8" w:rsidR="001677FC" w:rsidRPr="001677FC" w:rsidRDefault="001677FC" w:rsidP="001677FC">
      <w:pPr>
        <w:pStyle w:val="Listenabsatz"/>
        <w:numPr>
          <w:ilvl w:val="0"/>
          <w:numId w:val="25"/>
        </w:numPr>
      </w:pPr>
      <w:r>
        <w:t>What is conversational ai</w:t>
      </w:r>
    </w:p>
    <w:p w14:paraId="7F3B2776" w14:textId="4CD2106E" w:rsidR="009E53D2" w:rsidRDefault="009E53D2" w:rsidP="009E53D2">
      <w:pPr>
        <w:pStyle w:val="berschrift3"/>
      </w:pPr>
      <w:bookmarkStart w:id="9" w:name="_Toc97457706"/>
      <w:r>
        <w:t>Development/ History</w:t>
      </w:r>
      <w:bookmarkEnd w:id="9"/>
    </w:p>
    <w:p w14:paraId="31CD274D" w14:textId="7559D884" w:rsidR="001A783F" w:rsidRDefault="001A783F" w:rsidP="001A783F">
      <w:pPr>
        <w:pStyle w:val="Listenabsatz"/>
        <w:numPr>
          <w:ilvl w:val="0"/>
          <w:numId w:val="25"/>
        </w:numPr>
      </w:pPr>
      <w:proofErr w:type="spellStart"/>
      <w:r>
        <w:t>Kurze</w:t>
      </w:r>
      <w:proofErr w:type="spellEnd"/>
      <w:r>
        <w:t xml:space="preserve"> </w:t>
      </w:r>
      <w:proofErr w:type="spellStart"/>
      <w:r>
        <w:t>Historie</w:t>
      </w:r>
      <w:proofErr w:type="spellEnd"/>
    </w:p>
    <w:p w14:paraId="12D43EA9" w14:textId="4833A909" w:rsidR="001A783F" w:rsidRDefault="001A783F" w:rsidP="001A783F">
      <w:pPr>
        <w:pStyle w:val="Listenabsatz"/>
        <w:numPr>
          <w:ilvl w:val="0"/>
          <w:numId w:val="25"/>
        </w:numPr>
      </w:pPr>
      <w:proofErr w:type="spellStart"/>
      <w:r>
        <w:t>Welche</w:t>
      </w:r>
      <w:proofErr w:type="spellEnd"/>
      <w:r>
        <w:t xml:space="preserve"> </w:t>
      </w:r>
      <w:proofErr w:type="spellStart"/>
      <w:r>
        <w:t>Arten</w:t>
      </w:r>
      <w:proofErr w:type="spellEnd"/>
      <w:r>
        <w:t xml:space="preserve"> von conversational agents </w:t>
      </w:r>
      <w:proofErr w:type="spellStart"/>
      <w:r>
        <w:t>gibt</w:t>
      </w:r>
      <w:proofErr w:type="spellEnd"/>
      <w:r>
        <w:t xml:space="preserve"> es</w:t>
      </w:r>
    </w:p>
    <w:p w14:paraId="00E88B60" w14:textId="1B0D7425" w:rsidR="001A783F" w:rsidRDefault="001A783F" w:rsidP="001A783F">
      <w:pPr>
        <w:pStyle w:val="Listenabsatz"/>
        <w:numPr>
          <w:ilvl w:val="0"/>
          <w:numId w:val="25"/>
        </w:numPr>
      </w:pPr>
      <w:r>
        <w:t xml:space="preserve">In </w:t>
      </w:r>
      <w:proofErr w:type="spellStart"/>
      <w:r>
        <w:t>welchen</w:t>
      </w:r>
      <w:proofErr w:type="spellEnd"/>
      <w:r>
        <w:t xml:space="preserve"> </w:t>
      </w:r>
      <w:proofErr w:type="spellStart"/>
      <w:r>
        <w:t>Kontexten</w:t>
      </w:r>
      <w:proofErr w:type="spellEnd"/>
      <w:r>
        <w:t xml:space="preserve"> </w:t>
      </w:r>
      <w:proofErr w:type="spellStart"/>
      <w:r>
        <w:t>findet</w:t>
      </w:r>
      <w:proofErr w:type="spellEnd"/>
      <w:r>
        <w:t xml:space="preserve"> man conversational agents</w:t>
      </w:r>
    </w:p>
    <w:p w14:paraId="6E2D6935" w14:textId="65EA943C" w:rsidR="00F30F43" w:rsidRPr="001A783F" w:rsidRDefault="00F30F43" w:rsidP="00F30F43">
      <w:pPr>
        <w:pStyle w:val="Listenabsatz"/>
        <w:numPr>
          <w:ilvl w:val="0"/>
          <w:numId w:val="28"/>
        </w:numPr>
      </w:pPr>
      <w:proofErr w:type="spellStart"/>
      <w:r>
        <w:t>Allgmeines</w:t>
      </w:r>
      <w:proofErr w:type="spellEnd"/>
      <w:r>
        <w:t xml:space="preserve"> </w:t>
      </w:r>
      <w:proofErr w:type="spellStart"/>
      <w:r>
        <w:t>Verständnis</w:t>
      </w:r>
      <w:proofErr w:type="spellEnd"/>
      <w:r>
        <w:t xml:space="preserve"> und </w:t>
      </w:r>
      <w:proofErr w:type="spellStart"/>
      <w:r>
        <w:t>generelle</w:t>
      </w:r>
      <w:proofErr w:type="spellEnd"/>
      <w:r>
        <w:t xml:space="preserve"> Motivation </w:t>
      </w:r>
      <w:proofErr w:type="spellStart"/>
      <w:r>
        <w:t>für</w:t>
      </w:r>
      <w:proofErr w:type="spellEnd"/>
      <w:r>
        <w:t xml:space="preserve"> neural networks und BERT</w:t>
      </w:r>
    </w:p>
    <w:p w14:paraId="0CB361C7" w14:textId="27EB6D29" w:rsidR="00B03D20" w:rsidRDefault="00B03D20" w:rsidP="00B03D20">
      <w:pPr>
        <w:pStyle w:val="berschrift3"/>
      </w:pPr>
      <w:bookmarkStart w:id="10" w:name="_Toc97457707"/>
      <w:r>
        <w:t>Pipeline</w:t>
      </w:r>
      <w:bookmarkEnd w:id="10"/>
    </w:p>
    <w:p w14:paraId="0DC797A9" w14:textId="1D01E3C4" w:rsidR="00E05CF3" w:rsidRDefault="00E05CF3" w:rsidP="00E05CF3">
      <w:pPr>
        <w:pStyle w:val="Listenabsatz"/>
        <w:numPr>
          <w:ilvl w:val="0"/>
          <w:numId w:val="25"/>
        </w:numPr>
      </w:pPr>
      <w:r>
        <w:t xml:space="preserve">Es </w:t>
      </w:r>
      <w:proofErr w:type="spellStart"/>
      <w:r>
        <w:t>gibt</w:t>
      </w:r>
      <w:proofErr w:type="spellEnd"/>
      <w:r>
        <w:t xml:space="preserve"> </w:t>
      </w:r>
      <w:proofErr w:type="spellStart"/>
      <w:r>
        <w:t>sehr</w:t>
      </w:r>
      <w:proofErr w:type="spellEnd"/>
      <w:r>
        <w:t xml:space="preserve"> </w:t>
      </w:r>
      <w:proofErr w:type="spellStart"/>
      <w:r>
        <w:t>viele</w:t>
      </w:r>
      <w:proofErr w:type="spellEnd"/>
      <w:r>
        <w:t xml:space="preserve"> </w:t>
      </w:r>
      <w:proofErr w:type="spellStart"/>
      <w:r>
        <w:t>unterschiedliche</w:t>
      </w:r>
      <w:proofErr w:type="spellEnd"/>
      <w:r>
        <w:t xml:space="preserve"> </w:t>
      </w:r>
      <w:proofErr w:type="spellStart"/>
      <w:r>
        <w:t>Architekturen</w:t>
      </w:r>
      <w:proofErr w:type="spellEnd"/>
      <w:r>
        <w:t xml:space="preserve">, die </w:t>
      </w:r>
      <w:proofErr w:type="spellStart"/>
      <w:r>
        <w:t>vorgeschlagen</w:t>
      </w:r>
      <w:proofErr w:type="spellEnd"/>
      <w:r>
        <w:t xml:space="preserve"> </w:t>
      </w:r>
      <w:proofErr w:type="spellStart"/>
      <w:r>
        <w:t>wurden</w:t>
      </w:r>
      <w:proofErr w:type="spellEnd"/>
      <w:r>
        <w:t xml:space="preserve">. </w:t>
      </w:r>
    </w:p>
    <w:p w14:paraId="6C8B937E" w14:textId="2AAAE777" w:rsidR="00E05CF3" w:rsidRDefault="00E05CF3" w:rsidP="00E05CF3">
      <w:pPr>
        <w:pStyle w:val="Listenabsatz"/>
        <w:numPr>
          <w:ilvl w:val="0"/>
          <w:numId w:val="25"/>
        </w:numPr>
      </w:pPr>
      <w:r>
        <w:t xml:space="preserve">Es </w:t>
      </w:r>
      <w:proofErr w:type="spellStart"/>
      <w:r>
        <w:t>ist</w:t>
      </w:r>
      <w:proofErr w:type="spellEnd"/>
      <w:r>
        <w:t xml:space="preserve"> </w:t>
      </w:r>
      <w:proofErr w:type="spellStart"/>
      <w:r>
        <w:t>somit</w:t>
      </w:r>
      <w:proofErr w:type="spellEnd"/>
      <w:r>
        <w:t xml:space="preserve"> </w:t>
      </w:r>
      <w:proofErr w:type="spellStart"/>
      <w:r>
        <w:t>nicht</w:t>
      </w:r>
      <w:proofErr w:type="spellEnd"/>
      <w:r>
        <w:t xml:space="preserve"> </w:t>
      </w:r>
      <w:proofErr w:type="spellStart"/>
      <w:r>
        <w:t>möglich</w:t>
      </w:r>
      <w:proofErr w:type="spellEnd"/>
      <w:r>
        <w:t xml:space="preserve"> </w:t>
      </w:r>
      <w:proofErr w:type="spellStart"/>
      <w:r>
        <w:t>anhang</w:t>
      </w:r>
      <w:proofErr w:type="spellEnd"/>
      <w:r>
        <w:t xml:space="preserve"> </w:t>
      </w:r>
      <w:proofErr w:type="spellStart"/>
      <w:r>
        <w:t>einer</w:t>
      </w:r>
      <w:proofErr w:type="spellEnd"/>
      <w:r>
        <w:t xml:space="preserve"> Pipeline alle conversational agents </w:t>
      </w:r>
      <w:proofErr w:type="spellStart"/>
      <w:r>
        <w:t>abzudecken</w:t>
      </w:r>
      <w:proofErr w:type="spellEnd"/>
    </w:p>
    <w:p w14:paraId="797E9B1E" w14:textId="41B57633" w:rsidR="007E7FA1" w:rsidRDefault="007E7FA1" w:rsidP="00E05CF3">
      <w:pPr>
        <w:pStyle w:val="Listenabsatz"/>
        <w:numPr>
          <w:ilvl w:val="0"/>
          <w:numId w:val="25"/>
        </w:numPr>
      </w:pPr>
      <w:r>
        <w:t xml:space="preserve">Um </w:t>
      </w:r>
      <w:proofErr w:type="spellStart"/>
      <w:r>
        <w:t>einen</w:t>
      </w:r>
      <w:proofErr w:type="spellEnd"/>
      <w:r>
        <w:t xml:space="preserve"> </w:t>
      </w:r>
      <w:proofErr w:type="spellStart"/>
      <w:r>
        <w:t>grob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geben</w:t>
      </w:r>
      <w:proofErr w:type="spellEnd"/>
      <w:r>
        <w:t xml:space="preserve">, </w:t>
      </w:r>
      <w:proofErr w:type="spellStart"/>
      <w:r>
        <w:t>wie</w:t>
      </w:r>
      <w:proofErr w:type="spellEnd"/>
      <w:r>
        <w:t xml:space="preserve"> </w:t>
      </w:r>
      <w:proofErr w:type="spellStart"/>
      <w:r>
        <w:t>eine</w:t>
      </w:r>
      <w:proofErr w:type="spellEnd"/>
      <w:r>
        <w:t xml:space="preserve"> </w:t>
      </w:r>
      <w:proofErr w:type="spellStart"/>
      <w:r>
        <w:t>solche</w:t>
      </w:r>
      <w:proofErr w:type="spellEnd"/>
      <w:r>
        <w:t xml:space="preserve"> </w:t>
      </w:r>
      <w:proofErr w:type="spellStart"/>
      <w:r>
        <w:t>Architektur</w:t>
      </w:r>
      <w:proofErr w:type="spellEnd"/>
      <w:r>
        <w:t xml:space="preserve"> </w:t>
      </w:r>
      <w:proofErr w:type="spellStart"/>
      <w:r>
        <w:t>aussehen</w:t>
      </w:r>
      <w:proofErr w:type="spellEnd"/>
      <w:r>
        <w:t xml:space="preserve"> </w:t>
      </w:r>
      <w:proofErr w:type="spellStart"/>
      <w:r>
        <w:t>kann</w:t>
      </w:r>
      <w:proofErr w:type="spellEnd"/>
      <w:r>
        <w:t xml:space="preserve"> und </w:t>
      </w:r>
      <w:proofErr w:type="spellStart"/>
      <w:r>
        <w:t>welche</w:t>
      </w:r>
      <w:proofErr w:type="spellEnd"/>
      <w:r>
        <w:t xml:space="preserve"> Tasks </w:t>
      </w:r>
      <w:proofErr w:type="spellStart"/>
      <w:r>
        <w:t>enthalten</w:t>
      </w:r>
      <w:proofErr w:type="spellEnd"/>
      <w:r>
        <w:t xml:space="preserve"> </w:t>
      </w:r>
      <w:proofErr w:type="spellStart"/>
      <w:r>
        <w:t>sind</w:t>
      </w:r>
      <w:proofErr w:type="spellEnd"/>
      <w:r>
        <w:t xml:space="preserve">, </w:t>
      </w:r>
      <w:proofErr w:type="spellStart"/>
      <w:r>
        <w:t>wird</w:t>
      </w:r>
      <w:proofErr w:type="spellEnd"/>
      <w:r>
        <w:t xml:space="preserve"> die GUS </w:t>
      </w:r>
      <w:proofErr w:type="spellStart"/>
      <w:r>
        <w:t>architektur</w:t>
      </w:r>
      <w:proofErr w:type="spellEnd"/>
      <w:r>
        <w:t xml:space="preserve">, </w:t>
      </w:r>
      <w:proofErr w:type="spellStart"/>
      <w:r>
        <w:t>sowie</w:t>
      </w:r>
      <w:proofErr w:type="spellEnd"/>
      <w:r>
        <w:t xml:space="preserve"> </w:t>
      </w:r>
      <w:proofErr w:type="spellStart"/>
      <w:r>
        <w:t>ein</w:t>
      </w:r>
      <w:proofErr w:type="spellEnd"/>
      <w:r>
        <w:t xml:space="preserve"> </w:t>
      </w:r>
      <w:proofErr w:type="spellStart"/>
      <w:r>
        <w:t>einfache</w:t>
      </w:r>
      <w:proofErr w:type="spellEnd"/>
      <w:r>
        <w:t xml:space="preserve"> </w:t>
      </w:r>
      <w:r w:rsidR="00615FF3">
        <w:t xml:space="preserve">Chatbot </w:t>
      </w:r>
      <w:proofErr w:type="spellStart"/>
      <w:r>
        <w:t>vorgestellt</w:t>
      </w:r>
      <w:proofErr w:type="spellEnd"/>
      <w:r>
        <w:t xml:space="preserve">. </w:t>
      </w:r>
    </w:p>
    <w:p w14:paraId="736A1F66" w14:textId="5B66F725" w:rsidR="00E05CF3" w:rsidRPr="00E05CF3" w:rsidRDefault="00E05CF3" w:rsidP="00E05CF3">
      <w:pPr>
        <w:pStyle w:val="Listenabsatz"/>
        <w:numPr>
          <w:ilvl w:val="0"/>
          <w:numId w:val="25"/>
        </w:numPr>
      </w:pPr>
      <w:r>
        <w:t xml:space="preserve">Oft </w:t>
      </w:r>
      <w:proofErr w:type="spellStart"/>
      <w:r>
        <w:t>hängt</w:t>
      </w:r>
      <w:proofErr w:type="spellEnd"/>
      <w:r>
        <w:t xml:space="preserve"> die Pipeline und die </w:t>
      </w:r>
      <w:proofErr w:type="spellStart"/>
      <w:r>
        <w:t>integrierten</w:t>
      </w:r>
      <w:proofErr w:type="spellEnd"/>
      <w:r>
        <w:t xml:space="preserve"> tasks </w:t>
      </w:r>
      <w:proofErr w:type="spellStart"/>
      <w:r>
        <w:t>natürlich</w:t>
      </w:r>
      <w:proofErr w:type="spellEnd"/>
      <w:r>
        <w:t xml:space="preserve"> </w:t>
      </w:r>
      <w:proofErr w:type="spellStart"/>
      <w:r>
        <w:t>auch</w:t>
      </w:r>
      <w:proofErr w:type="spellEnd"/>
      <w:r>
        <w:t xml:space="preserve"> von der art und </w:t>
      </w:r>
      <w:proofErr w:type="spellStart"/>
      <w:r>
        <w:t>dem</w:t>
      </w:r>
      <w:proofErr w:type="spellEnd"/>
      <w:r>
        <w:t xml:space="preserve"> </w:t>
      </w:r>
      <w:proofErr w:type="spellStart"/>
      <w:r>
        <w:t>Anwendungskontext</w:t>
      </w:r>
      <w:proofErr w:type="spellEnd"/>
      <w:r>
        <w:t xml:space="preserve"> des Conversation Agents ab. </w:t>
      </w:r>
    </w:p>
    <w:p w14:paraId="7DAAC97C" w14:textId="3A748AC8" w:rsidR="001A783F" w:rsidRDefault="001A783F" w:rsidP="00A945E7">
      <w:pPr>
        <w:pStyle w:val="Listenabsatz"/>
        <w:numPr>
          <w:ilvl w:val="0"/>
          <w:numId w:val="25"/>
        </w:numPr>
      </w:pPr>
      <w:proofErr w:type="spellStart"/>
      <w:r>
        <w:t>Welche</w:t>
      </w:r>
      <w:proofErr w:type="spellEnd"/>
      <w:r>
        <w:t xml:space="preserve"> </w:t>
      </w:r>
      <w:proofErr w:type="spellStart"/>
      <w:r>
        <w:t>Aufgaben</w:t>
      </w:r>
      <w:proofErr w:type="spellEnd"/>
      <w:r>
        <w:t xml:space="preserve"> </w:t>
      </w:r>
      <w:proofErr w:type="spellStart"/>
      <w:r>
        <w:t>müssen</w:t>
      </w:r>
      <w:proofErr w:type="spellEnd"/>
      <w:r>
        <w:t xml:space="preserve"> </w:t>
      </w:r>
      <w:proofErr w:type="spellStart"/>
      <w:r w:rsidR="00F3166A">
        <w:t>erfüllt</w:t>
      </w:r>
      <w:proofErr w:type="spellEnd"/>
      <w:r w:rsidR="00F3166A">
        <w:t xml:space="preserve"> </w:t>
      </w:r>
      <w:proofErr w:type="spellStart"/>
      <w:r w:rsidR="00F3166A">
        <w:t>werden</w:t>
      </w:r>
      <w:proofErr w:type="spellEnd"/>
    </w:p>
    <w:p w14:paraId="23FCE643" w14:textId="1563F401" w:rsidR="001C19BC" w:rsidRDefault="001C19BC" w:rsidP="001C19BC">
      <w:pPr>
        <w:pStyle w:val="Listenabsatz"/>
        <w:numPr>
          <w:ilvl w:val="0"/>
          <w:numId w:val="28"/>
        </w:numPr>
      </w:pPr>
      <w:proofErr w:type="spellStart"/>
      <w:r>
        <w:t>Hier</w:t>
      </w:r>
      <w:proofErr w:type="spellEnd"/>
      <w:r>
        <w:t xml:space="preserve"> 1-2 Pipeline </w:t>
      </w:r>
      <w:proofErr w:type="spellStart"/>
      <w:r>
        <w:t>vorstellen</w:t>
      </w:r>
      <w:proofErr w:type="spellEnd"/>
      <w:r>
        <w:t xml:space="preserve"> und die </w:t>
      </w:r>
      <w:proofErr w:type="spellStart"/>
      <w:r>
        <w:t>zu</w:t>
      </w:r>
      <w:proofErr w:type="spellEnd"/>
      <w:r>
        <w:t xml:space="preserve"> </w:t>
      </w:r>
      <w:proofErr w:type="spellStart"/>
      <w:r>
        <w:t>erledigenden</w:t>
      </w:r>
      <w:proofErr w:type="spellEnd"/>
      <w:r>
        <w:t xml:space="preserve"> Tasks </w:t>
      </w:r>
      <w:proofErr w:type="spellStart"/>
      <w:r>
        <w:t>erklären</w:t>
      </w:r>
      <w:proofErr w:type="spellEnd"/>
      <w:r>
        <w:t xml:space="preserve"> (am </w:t>
      </w:r>
      <w:proofErr w:type="spellStart"/>
      <w:r>
        <w:t>besten</w:t>
      </w:r>
      <w:proofErr w:type="spellEnd"/>
      <w:r>
        <w:t xml:space="preserve"> Pipelines so </w:t>
      </w:r>
      <w:proofErr w:type="spellStart"/>
      <w:r>
        <w:t>wählen</w:t>
      </w:r>
      <w:proofErr w:type="spellEnd"/>
      <w:r>
        <w:t xml:space="preserve">, </w:t>
      </w:r>
      <w:proofErr w:type="spellStart"/>
      <w:r>
        <w:t>dass</w:t>
      </w:r>
      <w:proofErr w:type="spellEnd"/>
      <w:r>
        <w:t xml:space="preserve"> alle </w:t>
      </w:r>
      <w:proofErr w:type="spellStart"/>
      <w:r>
        <w:t>meine</w:t>
      </w:r>
      <w:proofErr w:type="spellEnd"/>
      <w:r>
        <w:t xml:space="preserve"> </w:t>
      </w:r>
      <w:proofErr w:type="spellStart"/>
      <w:r>
        <w:t>verwendeten</w:t>
      </w:r>
      <w:proofErr w:type="spellEnd"/>
      <w:r>
        <w:t xml:space="preserve"> </w:t>
      </w:r>
      <w:proofErr w:type="spellStart"/>
      <w:r>
        <w:t>Aufgaben</w:t>
      </w:r>
      <w:proofErr w:type="spellEnd"/>
      <w:r>
        <w:t xml:space="preserve"> </w:t>
      </w:r>
      <w:proofErr w:type="spellStart"/>
      <w:r>
        <w:t>abgedeckt</w:t>
      </w:r>
      <w:proofErr w:type="spellEnd"/>
      <w:r>
        <w:t xml:space="preserve"> </w:t>
      </w:r>
      <w:proofErr w:type="spellStart"/>
      <w:r>
        <w:t>sind</w:t>
      </w:r>
      <w:proofErr w:type="spellEnd"/>
      <w:r>
        <w:t>)</w:t>
      </w:r>
    </w:p>
    <w:p w14:paraId="36948422" w14:textId="7345A06E" w:rsidR="001C19BC" w:rsidRDefault="0060162A" w:rsidP="001C19BC">
      <w:pPr>
        <w:pStyle w:val="Listenabsatz"/>
        <w:numPr>
          <w:ilvl w:val="0"/>
          <w:numId w:val="25"/>
        </w:numPr>
      </w:pPr>
      <w:r>
        <w:lastRenderedPageBreak/>
        <w:t xml:space="preserve">Je </w:t>
      </w:r>
      <w:proofErr w:type="spellStart"/>
      <w:r>
        <w:t>nach</w:t>
      </w:r>
      <w:proofErr w:type="spellEnd"/>
      <w:r>
        <w:t xml:space="preserve"> system </w:t>
      </w:r>
      <w:proofErr w:type="spellStart"/>
      <w:r>
        <w:t>gibt</w:t>
      </w:r>
      <w:proofErr w:type="spellEnd"/>
      <w:r>
        <w:t xml:space="preserve"> es </w:t>
      </w:r>
      <w:proofErr w:type="spellStart"/>
      <w:r>
        <w:t>aber</w:t>
      </w:r>
      <w:proofErr w:type="spellEnd"/>
      <w:r>
        <w:t xml:space="preserve"> </w:t>
      </w:r>
      <w:proofErr w:type="spellStart"/>
      <w:r>
        <w:t>noch</w:t>
      </w:r>
      <w:proofErr w:type="spellEnd"/>
      <w:r>
        <w:t xml:space="preserve"> </w:t>
      </w:r>
      <w:proofErr w:type="spellStart"/>
      <w:r>
        <w:t>weitere</w:t>
      </w:r>
      <w:proofErr w:type="spellEnd"/>
      <w:r>
        <w:t xml:space="preserve"> </w:t>
      </w:r>
      <w:proofErr w:type="spellStart"/>
      <w:r>
        <w:t>Aufgaben</w:t>
      </w:r>
      <w:proofErr w:type="spellEnd"/>
      <w:r>
        <w:t xml:space="preserve">, </w:t>
      </w:r>
      <w:proofErr w:type="spellStart"/>
      <w:r>
        <w:t>wie</w:t>
      </w:r>
      <w:proofErr w:type="spellEnd"/>
      <w:r>
        <w:t xml:space="preserve"> </w:t>
      </w:r>
      <w:proofErr w:type="spellStart"/>
      <w:r>
        <w:t>beispielsweise</w:t>
      </w:r>
      <w:proofErr w:type="spellEnd"/>
      <w:r>
        <w:t xml:space="preserve"> Dialogue breakdown detection, Query Rewriting, passage re-ranking, </w:t>
      </w:r>
      <w:proofErr w:type="spellStart"/>
      <w:r w:rsidR="001233AF">
        <w:t>oder</w:t>
      </w:r>
      <w:proofErr w:type="spellEnd"/>
      <w:r w:rsidR="001233AF">
        <w:t xml:space="preserve"> </w:t>
      </w:r>
      <w:proofErr w:type="spellStart"/>
      <w:r w:rsidR="001233AF">
        <w:t>auch</w:t>
      </w:r>
      <w:proofErr w:type="spellEnd"/>
      <w:r w:rsidR="001233AF">
        <w:t xml:space="preserve"> der </w:t>
      </w:r>
      <w:proofErr w:type="spellStart"/>
      <w:r w:rsidR="001233AF">
        <w:t>ganze</w:t>
      </w:r>
      <w:proofErr w:type="spellEnd"/>
      <w:r w:rsidR="001233AF">
        <w:t xml:space="preserve"> Response generation teil</w:t>
      </w:r>
      <w:r>
        <w:t xml:space="preserve">…. </w:t>
      </w:r>
      <w:proofErr w:type="spellStart"/>
      <w:r>
        <w:t>Diese</w:t>
      </w:r>
      <w:proofErr w:type="spellEnd"/>
      <w:r>
        <w:t xml:space="preserve"> </w:t>
      </w:r>
      <w:proofErr w:type="spellStart"/>
      <w:r>
        <w:t>werden</w:t>
      </w:r>
      <w:proofErr w:type="spellEnd"/>
      <w:r>
        <w:t xml:space="preserve"> </w:t>
      </w:r>
      <w:proofErr w:type="spellStart"/>
      <w:r>
        <w:t>aber</w:t>
      </w:r>
      <w:proofErr w:type="spellEnd"/>
      <w:r>
        <w:t xml:space="preserve"> </w:t>
      </w:r>
      <w:proofErr w:type="spellStart"/>
      <w:r>
        <w:t>aus</w:t>
      </w:r>
      <w:proofErr w:type="spellEnd"/>
      <w:r>
        <w:t xml:space="preserve"> </w:t>
      </w:r>
      <w:proofErr w:type="spellStart"/>
      <w:r>
        <w:t>platzgründen</w:t>
      </w:r>
      <w:proofErr w:type="spellEnd"/>
      <w:r>
        <w:t xml:space="preserve"> </w:t>
      </w:r>
      <w:proofErr w:type="spellStart"/>
      <w:r>
        <w:t>nicht</w:t>
      </w:r>
      <w:proofErr w:type="spellEnd"/>
      <w:r>
        <w:t xml:space="preserve"> </w:t>
      </w:r>
      <w:proofErr w:type="spellStart"/>
      <w:r>
        <w:t>weiter</w:t>
      </w:r>
      <w:proofErr w:type="spellEnd"/>
      <w:r>
        <w:t xml:space="preserve"> </w:t>
      </w:r>
      <w:proofErr w:type="spellStart"/>
      <w:r>
        <w:t>ausgeführt</w:t>
      </w:r>
      <w:proofErr w:type="spellEnd"/>
      <w:r w:rsidR="00DF2CCA">
        <w:t xml:space="preserve"> </w:t>
      </w:r>
    </w:p>
    <w:p w14:paraId="5128859C" w14:textId="36A3A6BC" w:rsidR="00F30F43" w:rsidRPr="001A783F" w:rsidRDefault="00F30F43" w:rsidP="00F30F43">
      <w:pPr>
        <w:pStyle w:val="Listenabsatz"/>
        <w:numPr>
          <w:ilvl w:val="0"/>
          <w:numId w:val="28"/>
        </w:numPr>
      </w:pPr>
      <w:r>
        <w:t xml:space="preserve">Motivation </w:t>
      </w:r>
      <w:proofErr w:type="spellStart"/>
      <w:r>
        <w:t>für</w:t>
      </w:r>
      <w:proofErr w:type="spellEnd"/>
      <w:r>
        <w:t xml:space="preserve"> die tasks, die </w:t>
      </w:r>
      <w:proofErr w:type="spellStart"/>
      <w:r>
        <w:t>zur</w:t>
      </w:r>
      <w:proofErr w:type="spellEnd"/>
      <w:r>
        <w:t xml:space="preserve"> Evaluation </w:t>
      </w:r>
      <w:proofErr w:type="spellStart"/>
      <w:r>
        <w:t>verwendet</w:t>
      </w:r>
      <w:proofErr w:type="spellEnd"/>
      <w:r>
        <w:t xml:space="preserve"> </w:t>
      </w:r>
      <w:proofErr w:type="spellStart"/>
      <w:r>
        <w:t>wurden</w:t>
      </w:r>
      <w:proofErr w:type="spellEnd"/>
      <w:r>
        <w:t>.</w:t>
      </w:r>
    </w:p>
    <w:p w14:paraId="0957B8DB" w14:textId="3D4AC1D7" w:rsidR="00527891" w:rsidRDefault="009E53D2" w:rsidP="00527891">
      <w:pPr>
        <w:pStyle w:val="berschrift3"/>
      </w:pPr>
      <w:bookmarkStart w:id="11" w:name="_Toc97457708"/>
      <w:r>
        <w:t>Conversational Agents as Assistance in the Kitchen</w:t>
      </w:r>
      <w:bookmarkEnd w:id="11"/>
    </w:p>
    <w:p w14:paraId="29186B62" w14:textId="77777777" w:rsidR="004F4204" w:rsidRDefault="00E47B73" w:rsidP="00E47B73">
      <w:pPr>
        <w:pStyle w:val="Listenabsatz"/>
        <w:numPr>
          <w:ilvl w:val="0"/>
          <w:numId w:val="28"/>
        </w:numPr>
      </w:pPr>
      <w:proofErr w:type="spellStart"/>
      <w:r>
        <w:t>Allgm</w:t>
      </w:r>
      <w:proofErr w:type="spellEnd"/>
      <w:r>
        <w:t xml:space="preserve"> </w:t>
      </w:r>
      <w:proofErr w:type="spellStart"/>
      <w:r>
        <w:t>bisschen</w:t>
      </w:r>
      <w:proofErr w:type="spellEnd"/>
      <w:r>
        <w:t xml:space="preserve"> </w:t>
      </w:r>
      <w:proofErr w:type="spellStart"/>
      <w:r>
        <w:t>sagen</w:t>
      </w:r>
      <w:proofErr w:type="spellEnd"/>
      <w:r>
        <w:t xml:space="preserve">, </w:t>
      </w:r>
      <w:proofErr w:type="spellStart"/>
      <w:r>
        <w:t>wieso</w:t>
      </w:r>
      <w:proofErr w:type="spellEnd"/>
      <w:r>
        <w:t xml:space="preserve"> Conversational agents in kuchen </w:t>
      </w:r>
      <w:proofErr w:type="spellStart"/>
      <w:r>
        <w:t>sinnvoll</w:t>
      </w:r>
      <w:proofErr w:type="spellEnd"/>
      <w:r>
        <w:t xml:space="preserve"> sein </w:t>
      </w:r>
    </w:p>
    <w:p w14:paraId="77FB1FF5" w14:textId="3839176E" w:rsidR="00E47B73" w:rsidRDefault="004F4204" w:rsidP="004F4204">
      <w:pPr>
        <w:pStyle w:val="Listenabsatz"/>
      </w:pPr>
      <w:proofErr w:type="spellStart"/>
      <w:r>
        <w:t>K</w:t>
      </w:r>
      <w:r w:rsidR="00E47B73">
        <w:t>önnten</w:t>
      </w:r>
      <w:proofErr w:type="spellEnd"/>
    </w:p>
    <w:p w14:paraId="25D6FFD1" w14:textId="7B9C0CD0" w:rsidR="004F4204" w:rsidRDefault="004F4204" w:rsidP="004F4204">
      <w:pPr>
        <w:pStyle w:val="Listenabsatz"/>
        <w:numPr>
          <w:ilvl w:val="0"/>
          <w:numId w:val="28"/>
        </w:numPr>
      </w:pPr>
      <w:proofErr w:type="spellStart"/>
      <w:r>
        <w:t>Hier</w:t>
      </w:r>
      <w:proofErr w:type="spellEnd"/>
      <w:r>
        <w:t xml:space="preserve"> </w:t>
      </w:r>
      <w:proofErr w:type="spellStart"/>
      <w:r>
        <w:t>auch</w:t>
      </w:r>
      <w:proofErr w:type="spellEnd"/>
      <w:r>
        <w:t xml:space="preserve"> </w:t>
      </w:r>
      <w:proofErr w:type="spellStart"/>
      <w:r>
        <w:t>sowas</w:t>
      </w:r>
      <w:proofErr w:type="spellEnd"/>
      <w:r>
        <w:t xml:space="preserve"> </w:t>
      </w:r>
      <w:proofErr w:type="spellStart"/>
      <w:r>
        <w:t>wie</w:t>
      </w:r>
      <w:proofErr w:type="spellEnd"/>
      <w:r>
        <w:t xml:space="preserve"> proofs of concept </w:t>
      </w:r>
      <w:proofErr w:type="spellStart"/>
      <w:r>
        <w:t>reinbringen</w:t>
      </w:r>
      <w:proofErr w:type="spellEnd"/>
    </w:p>
    <w:p w14:paraId="3D4F7217" w14:textId="08B03616" w:rsidR="00527891" w:rsidRDefault="00527891" w:rsidP="00527891">
      <w:pPr>
        <w:pStyle w:val="Listenabsatz"/>
        <w:numPr>
          <w:ilvl w:val="0"/>
          <w:numId w:val="25"/>
        </w:numPr>
      </w:pPr>
      <w:proofErr w:type="spellStart"/>
      <w:r>
        <w:t>Frummet</w:t>
      </w:r>
      <w:proofErr w:type="spellEnd"/>
      <w:r>
        <w:t xml:space="preserve"> paper</w:t>
      </w:r>
    </w:p>
    <w:p w14:paraId="6B178E8E" w14:textId="33066FEE" w:rsidR="00527891" w:rsidRDefault="00527891" w:rsidP="00527891">
      <w:pPr>
        <w:pStyle w:val="Listenabsatz"/>
        <w:numPr>
          <w:ilvl w:val="0"/>
          <w:numId w:val="25"/>
        </w:numPr>
      </w:pPr>
      <w:r>
        <w:t xml:space="preserve">Foodie </w:t>
      </w:r>
      <w:proofErr w:type="spellStart"/>
      <w:r>
        <w:t>fooderson</w:t>
      </w:r>
      <w:proofErr w:type="spellEnd"/>
    </w:p>
    <w:p w14:paraId="0390A76E" w14:textId="77777777" w:rsidR="00D404A6" w:rsidRPr="00D404A6" w:rsidRDefault="00527891" w:rsidP="00527891">
      <w:pPr>
        <w:pStyle w:val="Listenabsatz"/>
        <w:numPr>
          <w:ilvl w:val="0"/>
          <w:numId w:val="25"/>
        </w:numPr>
        <w:spacing w:after="200" w:line="276" w:lineRule="auto"/>
        <w:jc w:val="left"/>
        <w:rPr>
          <w:rFonts w:eastAsiaTheme="majorEastAsia" w:cstheme="majorBidi"/>
          <w:b/>
          <w:bCs/>
          <w:sz w:val="26"/>
          <w:szCs w:val="26"/>
        </w:rPr>
      </w:pPr>
      <w:r>
        <w:t xml:space="preserve">Paper von </w:t>
      </w:r>
      <w:proofErr w:type="spellStart"/>
      <w:r>
        <w:t>Elsweiler</w:t>
      </w:r>
      <w:proofErr w:type="spellEnd"/>
      <w:r>
        <w:t xml:space="preserve">, die </w:t>
      </w:r>
      <w:proofErr w:type="spellStart"/>
      <w:r>
        <w:t>behaupten</w:t>
      </w:r>
      <w:proofErr w:type="spellEnd"/>
      <w:r>
        <w:t xml:space="preserve">, </w:t>
      </w:r>
      <w:proofErr w:type="spellStart"/>
      <w:r>
        <w:t>dass</w:t>
      </w:r>
      <w:proofErr w:type="spellEnd"/>
      <w:r>
        <w:t xml:space="preserve"> es </w:t>
      </w:r>
      <w:proofErr w:type="spellStart"/>
      <w:r>
        <w:t>zu</w:t>
      </w:r>
      <w:proofErr w:type="spellEnd"/>
      <w:r>
        <w:t xml:space="preserve"> </w:t>
      </w:r>
      <w:proofErr w:type="spellStart"/>
      <w:r>
        <w:t>gesunder</w:t>
      </w:r>
      <w:proofErr w:type="spellEnd"/>
      <w:r>
        <w:t xml:space="preserve"> </w:t>
      </w:r>
      <w:proofErr w:type="spellStart"/>
      <w:r>
        <w:t>Ernährung</w:t>
      </w:r>
      <w:proofErr w:type="spellEnd"/>
      <w:r>
        <w:t xml:space="preserve"> </w:t>
      </w:r>
      <w:proofErr w:type="spellStart"/>
      <w:r>
        <w:t>führen</w:t>
      </w:r>
      <w:proofErr w:type="spellEnd"/>
      <w:r>
        <w:t xml:space="preserve"> </w:t>
      </w:r>
      <w:proofErr w:type="spellStart"/>
      <w:r>
        <w:t>kann</w:t>
      </w:r>
      <w:proofErr w:type="spellEnd"/>
    </w:p>
    <w:p w14:paraId="2E98E936" w14:textId="77777777" w:rsidR="00746A7F" w:rsidRPr="00746A7F" w:rsidRDefault="00D404A6" w:rsidP="00527891">
      <w:pPr>
        <w:pStyle w:val="Listenabsatz"/>
        <w:numPr>
          <w:ilvl w:val="0"/>
          <w:numId w:val="25"/>
        </w:numPr>
        <w:spacing w:after="200" w:line="276" w:lineRule="auto"/>
        <w:jc w:val="left"/>
        <w:rPr>
          <w:rFonts w:eastAsiaTheme="majorEastAsia" w:cstheme="majorBidi"/>
          <w:b/>
          <w:bCs/>
          <w:sz w:val="26"/>
          <w:szCs w:val="26"/>
        </w:rPr>
      </w:pPr>
      <w:proofErr w:type="spellStart"/>
      <w:r>
        <w:t>Paar</w:t>
      </w:r>
      <w:proofErr w:type="spellEnd"/>
      <w:r>
        <w:t xml:space="preserve"> conversational agents </w:t>
      </w:r>
      <w:proofErr w:type="spellStart"/>
      <w:r>
        <w:t>fpr</w:t>
      </w:r>
      <w:proofErr w:type="spellEnd"/>
      <w:r>
        <w:t xml:space="preserve"> die </w:t>
      </w:r>
      <w:proofErr w:type="spellStart"/>
      <w:r>
        <w:t>Küche</w:t>
      </w:r>
      <w:proofErr w:type="spellEnd"/>
      <w:r>
        <w:t xml:space="preserve"> </w:t>
      </w:r>
      <w:proofErr w:type="spellStart"/>
      <w:r>
        <w:t>aufzählen</w:t>
      </w:r>
      <w:proofErr w:type="spellEnd"/>
      <w:r>
        <w:t xml:space="preserve"> </w:t>
      </w:r>
      <w:r>
        <w:sym w:font="Wingdings" w:char="F0E0"/>
      </w:r>
      <w:r>
        <w:t xml:space="preserve"> besides that, not much work </w:t>
      </w:r>
      <w:r w:rsidR="00491610">
        <w:t>was done regarding the development of a truly conversational cooking agent (</w:t>
      </w:r>
      <w:proofErr w:type="spellStart"/>
      <w:r w:rsidR="00491610">
        <w:t>außer</w:t>
      </w:r>
      <w:proofErr w:type="spellEnd"/>
      <w:r w:rsidR="00491610">
        <w:t xml:space="preserve"> so </w:t>
      </w:r>
      <w:proofErr w:type="spellStart"/>
      <w:r w:rsidR="00491610">
        <w:t>integrierte</w:t>
      </w:r>
      <w:proofErr w:type="spellEnd"/>
      <w:r w:rsidR="00491610">
        <w:t xml:space="preserve"> </w:t>
      </w:r>
      <w:proofErr w:type="spellStart"/>
      <w:r w:rsidR="00491610">
        <w:t>sachen</w:t>
      </w:r>
      <w:proofErr w:type="spellEnd"/>
      <w:r w:rsidR="00491610">
        <w:t xml:space="preserve"> </w:t>
      </w:r>
      <w:proofErr w:type="spellStart"/>
      <w:r w:rsidR="00491610">
        <w:t>wie</w:t>
      </w:r>
      <w:proofErr w:type="spellEnd"/>
      <w:r w:rsidR="00491610">
        <w:t xml:space="preserve"> Google Home Assistant etc.) and </w:t>
      </w:r>
      <w:r w:rsidR="00F85F2F">
        <w:t>no conversational agent specific for the cooking domain is publicly available</w:t>
      </w:r>
    </w:p>
    <w:p w14:paraId="2C50423B" w14:textId="77777777" w:rsidR="003076F4" w:rsidRPr="003076F4" w:rsidRDefault="00746A7F" w:rsidP="00746A7F">
      <w:pPr>
        <w:pStyle w:val="Listenabsatz"/>
        <w:numPr>
          <w:ilvl w:val="0"/>
          <w:numId w:val="25"/>
        </w:numPr>
        <w:spacing w:after="200" w:line="276" w:lineRule="auto"/>
        <w:jc w:val="left"/>
        <w:rPr>
          <w:rFonts w:eastAsiaTheme="majorEastAsia" w:cstheme="majorBidi"/>
          <w:b/>
          <w:bCs/>
          <w:sz w:val="26"/>
          <w:szCs w:val="26"/>
        </w:rPr>
      </w:pPr>
      <w:proofErr w:type="spellStart"/>
      <w:r>
        <w:t>Neben</w:t>
      </w:r>
      <w:proofErr w:type="spellEnd"/>
      <w:r>
        <w:t xml:space="preserve"> </w:t>
      </w:r>
      <w:proofErr w:type="spellStart"/>
      <w:r>
        <w:t>integrierten</w:t>
      </w:r>
      <w:proofErr w:type="spellEnd"/>
      <w:r>
        <w:t xml:space="preserve"> </w:t>
      </w:r>
      <w:proofErr w:type="spellStart"/>
      <w:r>
        <w:t>Funktionen</w:t>
      </w:r>
      <w:proofErr w:type="spellEnd"/>
      <w:r>
        <w:t xml:space="preserve"> </w:t>
      </w:r>
      <w:proofErr w:type="spellStart"/>
      <w:r>
        <w:t>für</w:t>
      </w:r>
      <w:proofErr w:type="spellEnd"/>
      <w:r>
        <w:t xml:space="preserve"> die </w:t>
      </w:r>
      <w:proofErr w:type="spellStart"/>
      <w:r>
        <w:t>Küche</w:t>
      </w:r>
      <w:proofErr w:type="spellEnd"/>
      <w:r>
        <w:t xml:space="preserve"> </w:t>
      </w:r>
      <w:proofErr w:type="spellStart"/>
      <w:r>
        <w:t>bei</w:t>
      </w:r>
      <w:proofErr w:type="spellEnd"/>
      <w:r>
        <w:t xml:space="preserve"> general chatbots </w:t>
      </w:r>
      <w:proofErr w:type="spellStart"/>
      <w:r>
        <w:t>wie</w:t>
      </w:r>
      <w:proofErr w:type="spellEnd"/>
      <w:r>
        <w:t xml:space="preserve"> google home assistant, </w:t>
      </w:r>
      <w:proofErr w:type="spellStart"/>
      <w:r>
        <w:t>ist</w:t>
      </w:r>
      <w:proofErr w:type="spellEnd"/>
      <w:r>
        <w:t xml:space="preserve"> </w:t>
      </w:r>
      <w:proofErr w:type="spellStart"/>
      <w:r>
        <w:t>nicht</w:t>
      </w:r>
      <w:proofErr w:type="spellEnd"/>
      <w:r>
        <w:t xml:space="preserve"> </w:t>
      </w:r>
      <w:proofErr w:type="spellStart"/>
      <w:r>
        <w:t>viel</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echten</w:t>
      </w:r>
      <w:proofErr w:type="spellEnd"/>
      <w:r>
        <w:t xml:space="preserve"> conversational agents </w:t>
      </w:r>
      <w:proofErr w:type="spellStart"/>
      <w:r>
        <w:t>für</w:t>
      </w:r>
      <w:proofErr w:type="spellEnd"/>
      <w:r>
        <w:t xml:space="preserve"> die </w:t>
      </w:r>
      <w:proofErr w:type="spellStart"/>
      <w:r>
        <w:t>Küche</w:t>
      </w:r>
      <w:proofErr w:type="spellEnd"/>
      <w:r>
        <w:t xml:space="preserve"> </w:t>
      </w:r>
      <w:proofErr w:type="spellStart"/>
      <w:r>
        <w:t>gemacht</w:t>
      </w:r>
      <w:proofErr w:type="spellEnd"/>
      <w:r>
        <w:t xml:space="preserve"> </w:t>
      </w:r>
      <w:proofErr w:type="spellStart"/>
      <w:r>
        <w:t>worden</w:t>
      </w:r>
      <w:proofErr w:type="spellEnd"/>
      <w:r>
        <w:t xml:space="preserve">. </w:t>
      </w:r>
      <w:r w:rsidR="008940F4">
        <w:t xml:space="preserve">Das </w:t>
      </w:r>
      <w:proofErr w:type="spellStart"/>
      <w:r w:rsidR="008940F4">
        <w:t>einzig</w:t>
      </w:r>
      <w:proofErr w:type="spellEnd"/>
      <w:r w:rsidR="008940F4">
        <w:t xml:space="preserve"> </w:t>
      </w:r>
      <w:proofErr w:type="spellStart"/>
      <w:r w:rsidR="008940F4">
        <w:t>bekannte</w:t>
      </w:r>
      <w:proofErr w:type="spellEnd"/>
      <w:r w:rsidR="008940F4">
        <w:t xml:space="preserve"> system in research </w:t>
      </w:r>
      <w:proofErr w:type="spellStart"/>
      <w:r w:rsidR="008940F4">
        <w:t>ist</w:t>
      </w:r>
      <w:proofErr w:type="spellEnd"/>
      <w:r w:rsidR="008940F4">
        <w:t xml:space="preserve"> Foodie </w:t>
      </w:r>
      <w:proofErr w:type="spellStart"/>
      <w:r w:rsidR="008940F4">
        <w:t>Fooderson</w:t>
      </w:r>
      <w:proofErr w:type="spellEnd"/>
      <w:r w:rsidR="008940F4">
        <w:t xml:space="preserve">, and </w:t>
      </w:r>
      <w:proofErr w:type="gramStart"/>
      <w:r w:rsidR="008940F4">
        <w:t>no</w:t>
      </w:r>
      <w:proofErr w:type="gramEnd"/>
      <w:r w:rsidR="008940F4">
        <w:t xml:space="preserve"> publicly available </w:t>
      </w:r>
      <w:proofErr w:type="spellStart"/>
      <w:r w:rsidR="008940F4">
        <w:t>Küchenassistent</w:t>
      </w:r>
      <w:proofErr w:type="spellEnd"/>
      <w:r w:rsidR="008940F4">
        <w:t xml:space="preserve"> (den man </w:t>
      </w:r>
      <w:proofErr w:type="spellStart"/>
      <w:r w:rsidR="008940F4">
        <w:t>kaufen</w:t>
      </w:r>
      <w:proofErr w:type="spellEnd"/>
      <w:r w:rsidR="008940F4">
        <w:t xml:space="preserve"> </w:t>
      </w:r>
      <w:proofErr w:type="spellStart"/>
      <w:r w:rsidR="008940F4">
        <w:t>kann</w:t>
      </w:r>
      <w:proofErr w:type="spellEnd"/>
      <w:r w:rsidR="008940F4">
        <w:t xml:space="preserve">) </w:t>
      </w:r>
      <w:proofErr w:type="spellStart"/>
      <w:r w:rsidR="008940F4">
        <w:t>ist</w:t>
      </w:r>
      <w:proofErr w:type="spellEnd"/>
      <w:r w:rsidR="008940F4">
        <w:t xml:space="preserve"> </w:t>
      </w:r>
      <w:proofErr w:type="spellStart"/>
      <w:r w:rsidR="008940F4">
        <w:t>zugänglich</w:t>
      </w:r>
      <w:proofErr w:type="spellEnd"/>
      <w:r w:rsidR="008940F4">
        <w:t xml:space="preserve"> </w:t>
      </w:r>
      <w:r w:rsidR="008940F4">
        <w:sym w:font="Wingdings" w:char="F0E0"/>
      </w:r>
      <w:r w:rsidR="008940F4">
        <w:t xml:space="preserve"> </w:t>
      </w:r>
      <w:proofErr w:type="spellStart"/>
      <w:r w:rsidR="008940F4">
        <w:t>nach</w:t>
      </w:r>
      <w:proofErr w:type="spellEnd"/>
      <w:r w:rsidR="008940F4">
        <w:t xml:space="preserve"> </w:t>
      </w:r>
      <w:proofErr w:type="spellStart"/>
      <w:r w:rsidR="008940F4">
        <w:t>meinem</w:t>
      </w:r>
      <w:proofErr w:type="spellEnd"/>
      <w:r w:rsidR="008940F4">
        <w:t xml:space="preserve"> Wissen</w:t>
      </w:r>
    </w:p>
    <w:p w14:paraId="47E07764" w14:textId="5522C140" w:rsidR="00527891" w:rsidRPr="003076F4" w:rsidRDefault="003076F4" w:rsidP="003076F4">
      <w:pPr>
        <w:pStyle w:val="Listenabsatz"/>
        <w:numPr>
          <w:ilvl w:val="0"/>
          <w:numId w:val="28"/>
        </w:numPr>
        <w:spacing w:after="200" w:line="276" w:lineRule="auto"/>
        <w:jc w:val="left"/>
        <w:rPr>
          <w:rFonts w:eastAsiaTheme="majorEastAsia" w:cstheme="majorBidi"/>
          <w:b/>
          <w:bCs/>
          <w:sz w:val="26"/>
          <w:szCs w:val="26"/>
        </w:rPr>
      </w:pPr>
      <w:r>
        <w:t xml:space="preserve">Motivation, </w:t>
      </w:r>
      <w:proofErr w:type="spellStart"/>
      <w:r>
        <w:t>wieso</w:t>
      </w:r>
      <w:proofErr w:type="spellEnd"/>
      <w:r>
        <w:t xml:space="preserve"> </w:t>
      </w:r>
      <w:proofErr w:type="spellStart"/>
      <w:r>
        <w:t>ausgerechnet</w:t>
      </w:r>
      <w:proofErr w:type="spellEnd"/>
      <w:r>
        <w:t xml:space="preserve"> die </w:t>
      </w:r>
      <w:proofErr w:type="spellStart"/>
      <w:r>
        <w:t>Küchendomäne</w:t>
      </w:r>
      <w:proofErr w:type="spellEnd"/>
      <w:r w:rsidR="00527891">
        <w:br w:type="page"/>
      </w:r>
    </w:p>
    <w:p w14:paraId="40CF3335" w14:textId="6DCA478C" w:rsidR="00F626A8" w:rsidRDefault="008673F2" w:rsidP="00F626A8">
      <w:pPr>
        <w:pStyle w:val="berschrift2"/>
      </w:pPr>
      <w:bookmarkStart w:id="12" w:name="_Toc97457709"/>
      <w:r>
        <w:lastRenderedPageBreak/>
        <w:t>Pretrained Neural Network Models</w:t>
      </w:r>
      <w:r w:rsidR="000D0F7B">
        <w:t xml:space="preserve"> for Language Processing</w:t>
      </w:r>
      <w:bookmarkEnd w:id="12"/>
    </w:p>
    <w:p w14:paraId="5B72CF61" w14:textId="4613FDB2" w:rsidR="00AC714F" w:rsidRDefault="00AC714F" w:rsidP="00AC714F">
      <w:proofErr w:type="spellStart"/>
      <w:r>
        <w:t>Vor</w:t>
      </w:r>
      <w:proofErr w:type="spellEnd"/>
      <w:r>
        <w:t xml:space="preserve"> encoder-decoder architecture </w:t>
      </w:r>
      <w:proofErr w:type="spellStart"/>
      <w:r>
        <w:t>noch</w:t>
      </w:r>
      <w:proofErr w:type="spellEnd"/>
      <w:r>
        <w:t xml:space="preserve"> word embeddings </w:t>
      </w:r>
      <w:proofErr w:type="spellStart"/>
      <w:r>
        <w:t>reinbringen</w:t>
      </w:r>
      <w:proofErr w:type="spellEnd"/>
    </w:p>
    <w:p w14:paraId="07F87534" w14:textId="0098B4A5" w:rsidR="00100E0D" w:rsidRDefault="00100E0D" w:rsidP="00100E0D">
      <w:pPr>
        <w:pStyle w:val="berschrift3"/>
      </w:pPr>
      <w:bookmarkStart w:id="13" w:name="_Toc97457710"/>
      <w:r>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4BE374F"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4478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4478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4478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44781">
            <w:rPr>
              <w:noProof/>
            </w:rPr>
            <w:t>(2016)</w:t>
          </w:r>
          <w:r w:rsidR="00442310">
            <w:rPr>
              <w:noProof/>
            </w:rPr>
            <w:fldChar w:fldCharType="end"/>
          </w:r>
        </w:sdtContent>
      </w:sdt>
      <w:r w:rsidR="00442310">
        <w:t>)</w:t>
      </w:r>
    </w:p>
    <w:p w14:paraId="0770D865" w14:textId="63FB9DAE"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4478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044781">
            <w:rPr>
              <w:noProof/>
            </w:rPr>
            <w:t>(Jurafsky &amp; Martin, 2021, p. 102)</w:t>
          </w:r>
          <w:r w:rsidR="00BE582C">
            <w:rPr>
              <w:noProof/>
            </w:rPr>
            <w:fldChar w:fldCharType="end"/>
          </w:r>
        </w:sdtContent>
      </w:sdt>
    </w:p>
    <w:p w14:paraId="359EF0B2" w14:textId="1E2F7BE1"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xml:space="preserve">, 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4478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4478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embeddings are discussed </w:t>
      </w:r>
      <w:r w:rsidR="005A4BBE" w:rsidRPr="005A4BBE">
        <w:rPr>
          <w:highlight w:val="yellow"/>
        </w:rPr>
        <w:t>in section 2</w:t>
      </w:r>
      <w:r w:rsidR="005A4BBE">
        <w:t>.</w:t>
      </w:r>
      <w:r w:rsidR="007846DF">
        <w:t xml:space="preserve"> </w:t>
      </w:r>
      <w:r w:rsidR="002C5D1A">
        <w:t xml:space="preserve">In the following chapters, textual input into a neural </w:t>
      </w:r>
      <w:r w:rsidR="002C5D1A">
        <w:lastRenderedPageBreak/>
        <w:t xml:space="preserve">network always refers to the corresponding embeddings, and not the text in its “human readable” form. </w:t>
      </w:r>
    </w:p>
    <w:p w14:paraId="43379D0A" w14:textId="45937C4A" w:rsidR="00F2508A" w:rsidRDefault="00F2508A" w:rsidP="00F2508A">
      <w:pPr>
        <w:pStyle w:val="berschrift3"/>
      </w:pPr>
      <w:bookmarkStart w:id="14" w:name="_Toc97457711"/>
      <w:r>
        <w:t>Encoder-Decoder</w:t>
      </w:r>
      <w:bookmarkEnd w:id="14"/>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5AB9C625"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4478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Tc6MzA6MzE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4478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0E498695"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4478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4478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4478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4478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4478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47AADB65"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4478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Tc6MzA6MzE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4478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45062611"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4478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5" w:name="_Toc97457712"/>
      <w:r>
        <w:t>Attention</w:t>
      </w:r>
      <w:bookmarkEnd w:id="15"/>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59DA7252"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4478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E3OjMw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4478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3336C330"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4478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E3OjMw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4478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4478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4478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F3B9B9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44781">
            <w:rPr>
              <w:noProof/>
            </w:rPr>
            <w:t>(Alammar, 2018b)</w:t>
          </w:r>
          <w:r w:rsidR="007D0BE8">
            <w:rPr>
              <w:noProof/>
            </w:rPr>
            <w:fldChar w:fldCharType="end"/>
          </w:r>
        </w:sdtContent>
      </w:sdt>
    </w:p>
    <w:p w14:paraId="4EFF0890" w14:textId="539FA4E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VUMTc6MzA6MzE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VUMTc6MzA6MzE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VUMTc6MzA6MzE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4478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6" w:name="_Toc97457713"/>
      <w:r>
        <w:lastRenderedPageBreak/>
        <w:t>Transformers</w:t>
      </w:r>
      <w:bookmarkEnd w:id="1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7FDA31E6"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4478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E3OjM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44781">
            <w:rPr>
              <w:noProof/>
            </w:rPr>
            <w:t>(2017, p. 3)</w:t>
          </w:r>
          <w:r w:rsidR="00586F37">
            <w:rPr>
              <w:noProof/>
            </w:rPr>
            <w:fldChar w:fldCharType="end"/>
          </w:r>
        </w:sdtContent>
      </w:sdt>
      <w:r>
        <w:t>)</w:t>
      </w:r>
    </w:p>
    <w:p w14:paraId="2012D2B4" w14:textId="429254A9"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4478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4478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w:t>
      </w:r>
      <w:proofErr w:type="spellStart"/>
      <w:r w:rsidR="00455009">
        <w:rPr>
          <w:rFonts w:ascii="Segoe UI" w:hAnsi="Segoe UI" w:cs="Segoe UI"/>
          <w:sz w:val="18"/>
          <w:szCs w:val="18"/>
          <w:lang w:val="en-US" w:eastAsia="en-US"/>
        </w:rPr>
        <w:t>seite</w:t>
      </w:r>
      <w:proofErr w:type="spellEnd"/>
      <w:r w:rsidR="00455009">
        <w:rPr>
          <w:rFonts w:ascii="Segoe UI" w:hAnsi="Segoe UI" w:cs="Segoe UI"/>
          <w:sz w:val="18"/>
          <w:szCs w:val="18"/>
          <w:lang w:val="en-US" w:eastAsia="en-US"/>
        </w:rPr>
        <w:t xml:space="preserve"> 30</w:t>
      </w:r>
    </w:p>
    <w:p w14:paraId="17E7915C" w14:textId="2F3C6DDC"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4478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79566F3"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4478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4478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D2C800D"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4478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31684859"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4478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E3OjM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44781">
            <w:rPr>
              <w:noProof/>
            </w:rPr>
            <w:t>(2017, p. 4)</w:t>
          </w:r>
          <w:r w:rsidR="003C13EE">
            <w:rPr>
              <w:noProof/>
            </w:rPr>
            <w:fldChar w:fldCharType="end"/>
          </w:r>
        </w:sdtContent>
      </w:sdt>
      <w:r w:rsidR="003C13EE">
        <w:t>)</w:t>
      </w:r>
    </w:p>
    <w:p w14:paraId="31546690" w14:textId="5848A97C"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4478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4478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4478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bookmarkStart w:id="17" w:name="_Toc97457714"/>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319E10AC" w:rsidR="00266960" w:rsidRPr="00266960" w:rsidRDefault="00266960" w:rsidP="00266960">
      <w:proofErr w:type="spellStart"/>
      <w:r>
        <w:t>adsfsdf</w:t>
      </w:r>
      <w:proofErr w:type="spellEnd"/>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457715"/>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457716"/>
      <w:proofErr w:type="spellStart"/>
      <w:r>
        <w:lastRenderedPageBreak/>
        <w:t>RecipeNLG</w:t>
      </w:r>
      <w:bookmarkEnd w:id="19"/>
      <w:proofErr w:type="spellEnd"/>
    </w:p>
    <w:p w14:paraId="71BCB780" w14:textId="5B6D9C09"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44781">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1VDE3OjMwOjMx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4478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4478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4478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457717"/>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0B8E8361"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4478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4478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443D6011"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4478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457718"/>
      <w:proofErr w:type="spellStart"/>
      <w:r>
        <w:lastRenderedPageBreak/>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6C6C1B5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44781">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44781">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457719"/>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863EC2A" w:rsidR="00FB3456" w:rsidRDefault="00FB3456">
      <w:pPr>
        <w:pStyle w:val="Beschriftung"/>
      </w:pPr>
      <w:r>
        <w:lastRenderedPageBreak/>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adjusted </w:t>
      </w:r>
      <w:proofErr w:type="spellStart"/>
      <w:r w:rsidR="004E0CAE">
        <w:t>FoodBase</w:t>
      </w:r>
      <w:proofErr w:type="spellEnd"/>
      <w:r w:rsidR="004E0CAE">
        <w:t xml:space="preserve"> corpus by </w:t>
      </w:r>
      <w:sdt>
        <w:sdtPr>
          <w:alias w:val="To edit, see citavi.com/edit"/>
          <w:tag w:val="CitaviPlaceholder#248af935-c8a7-4ea1-8651-9f088be7af6d"/>
          <w:id w:val="-1984001308"/>
          <w:placeholder>
            <w:docPart w:val="DefaultPlaceholder_-1854013440"/>
          </w:placeholder>
        </w:sdtPr>
        <w:sdtContent>
          <w:r w:rsidR="004E0CAE">
            <w:rPr>
              <w:noProof/>
            </w:rPr>
            <w:fldChar w:fldCharType="begin"/>
          </w:r>
          <w:r w:rsidR="004E0CA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ZUMTY6MjM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4E0CA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Content>
          <w:r w:rsidR="004E0CAE">
            <w:rPr>
              <w:noProof/>
            </w:rPr>
            <w:fldChar w:fldCharType="begin"/>
          </w:r>
          <w:r w:rsidR="004E0CA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lQxNjoyM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4E0CAE">
            <w:rPr>
              <w:noProof/>
            </w:rPr>
            <w:t>(2021)</w:t>
          </w:r>
          <w:r w:rsidR="004E0CAE">
            <w:rPr>
              <w:noProof/>
            </w:rPr>
            <w:fldChar w:fldCharType="end"/>
          </w:r>
        </w:sdtContent>
      </w:sdt>
    </w:p>
    <w:p w14:paraId="4300E6F9" w14:textId="2C1DA993"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66BB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66BB7">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B5292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VoiLCJNb2RpZmllZEJ5IjoiX1Bhc2NoIiwiSWQiOiI5YmQ4MjI2MS05YjNkLTQwYTItYTdkNC00NTJkNDA2Zjk5MTEiLCJNb2RpZmllZE9uIjoiMjAyMi0wMy0wNVQyMTowMjo0NV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}</w:instrText>
          </w:r>
          <w:r w:rsidR="00B5292C">
            <w:rPr>
              <w:noProof/>
            </w:rPr>
            <w:fldChar w:fldCharType="separate"/>
          </w:r>
          <w:r w:rsidR="00B5292C">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113C3D2B"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166BB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}</w:instrText>
          </w:r>
          <w:r w:rsidR="00166BB7">
            <w:rPr>
              <w:noProof/>
            </w:rPr>
            <w:fldChar w:fldCharType="separate"/>
          </w:r>
          <w:r w:rsidR="00166BB7">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MwNDI3MiIsIlVyaVN0cmluZyI6Imh0dHA6Ly93d3cubmNiaS5ubG0ubmloLmdvdi9wdWJtZWQvMzEzMDQy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y0wNVQyMDo0MDo1MloiLCJNb2RpZmllZEJ5IjoiX1Bhc2NoIiwiSWQiOiJlMjg3NTkyOC1lMmVhLTRlYzgtYmE1Ni00ZTEzM2NkZjU0YTgiLCJNb2RpZmllZE9uIjoiMjAyMi0wMy0wNVQyMDo0MDo1Ml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loiLCJNb2RpZmllZEJ5IjoiX1Bhc2NoIiwiSWQiOiI0NWU5NmY3OC0zZTc1LTQ4YjctYjZkNi1jMTIyYjU1ZWNjOTEiLCJNb2RpZmllZE9uIjoiMjAyMi0wMy0wNVQyMDo0MDo1M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2NTUwMjM4IiwiVXJpU3RyaW5nIjoiaHR0cHM6Ly93d3cubmNiaS5ubG0ubmloLmdvdi9wbWMvYXJ0aWNsZXMvUE1DNjU1MDIz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zLTA1VDIwOjQwOjUyWiIsIk1vZGlmaWVkQnkiOiJfUGFzY2giLCJJZCI6ImM2NDZkNjQzLWE4NTUtNDJlZC05MzQ0LTNkZDJiYjJmZGRlYyIsIk1vZGlmaWVkT24iOiIyMDIyLTAzLTA1VDIwOjQwOjUyW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445EB">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WiIsIk1vZGlmaWVkQnkiOiJfUGFzY2giLCJJZCI6IjBjMWVlNGI5LWYwYzYtNGNmYi1iNjc4LWU2YjM1M2Y3NDJhYSIsIk1vZGlmaWVkT24iOiIyMDIyLTAzLTA1VDIwOjQyOjE3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3MDk1ODI2IiwiVXJpU3RyaW5nIjoiaHR0cDovL3d3dy5uY2JpLm5sbS5uaWguZ292L3B1Ym1lZC8xNzA5NTgy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}</w:instrText>
          </w:r>
          <w:r w:rsidR="001445EB">
            <w:rPr>
              <w:noProof/>
            </w:rPr>
            <w:fldChar w:fldCharType="separate"/>
          </w:r>
          <w:r w:rsidR="001445EB">
            <w:rPr>
              <w:noProof/>
            </w:rPr>
            <w:t>(Donnelly, 2006)</w:t>
          </w:r>
          <w:r w:rsidR="001445EB">
            <w:rPr>
              <w:noProof/>
            </w:rPr>
            <w:fldChar w:fldCharType="end"/>
          </w:r>
        </w:sdtContent>
      </w:sdt>
      <w:r w:rsidR="001445EB">
        <w:t xml:space="preserve"> </w:t>
      </w:r>
      <w:r w:rsidR="003E43ED">
        <w:t>ontology</w:t>
      </w:r>
      <w:r w:rsidR="00176C66">
        <w:t xml:space="preserve">. </w:t>
      </w:r>
    </w:p>
    <w:p w14:paraId="65204B9D" w14:textId="477C12BC" w:rsidR="00C22D34" w:rsidRDefault="003D473D"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3C4D3A">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VUMTk6MDc6Mjk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44781">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3C4D3A">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44781">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w:t>
      </w:r>
      <w:r w:rsidR="00D200A7">
        <w:lastRenderedPageBreak/>
        <w:t xml:space="preserve">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daIiwiTW9kaWZpZWRCeSI6Il9QYXNjaCIsIklkIjoiMzZjYzQ4NjctYjk2Zi00ODU0LTkxNzMtMTk1ZmQyODMzZGU5IiwiTW9kaWZpZWRPbiI6IjIwMjItMDMtMDVUMjA6NDU6MDda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WiIsIk1vZGlmaWVkQnkiOiJfUGFzY2giLCJJZCI6IjZlZjYwNzY4LTA5MGQtNGM2Yy1hMGUxLWYwNmM0YjIyNGU3OSIsIk1vZGlmaWVkT24iOiIyMDIyLTAzLTA1VDIwOjQ1OjA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FaIiwiTW9kaWZpZWRCeSI6Il9QYXNjaCIsIklkIjoiYzY1ZDg1ODktODZlNS00MTlhLWJmZDYtMTNjYzc1NGQ1Zjk2IiwiTW9kaWZpZWRPbiI6IjIwMjItMDMtMDVUMjA6NDU6NDFa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FoiLCJNb2RpZmllZEJ5IjoiX1Bhc2NoIiwiSWQiOiIwYjBjOGIzNy0xMDc4LTQ0ZmMtYTNlOS1kN2Q5YzRkNDFkZjkiLCJNb2RpZmllZE9uIjoiMjAyMi0wMy0wNVQyMDo0NjoxNFo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WiIsIk1vZGlmaWVkQnkiOiJfUGFzY2giLCJJZCI6IjIxZWI0ZDM3LTZjYjktNGFmYi04ZTYzLWIzNDdmYTZkMTdlNSIsIk1vZGlmaWVkT24iOiIyMDIyLTAzLTA1VDIxOjQ2OjE1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445EB">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3D2C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D2C30">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457720"/>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422F80" w14:textId="1E021741" w:rsidR="007F44C6" w:rsidRPr="007F44C6" w:rsidRDefault="00400B8F" w:rsidP="007F44C6">
      <w:pPr>
        <w:pStyle w:val="berschrift1"/>
      </w:pPr>
      <w:r>
        <w:lastRenderedPageBreak/>
        <w:t>Methodology</w:t>
      </w:r>
    </w:p>
    <w:p w14:paraId="57FAE598" w14:textId="4E411A7D" w:rsidR="00872A15" w:rsidRDefault="009A6740" w:rsidP="00872A15">
      <w:pPr>
        <w:pStyle w:val="berschrift2"/>
      </w:pPr>
      <w:bookmarkStart w:id="24" w:name="_Toc97457722"/>
      <w:r>
        <w:t xml:space="preserve">Preparing the </w:t>
      </w:r>
      <w:r w:rsidR="00B12379">
        <w:t>Data</w:t>
      </w:r>
      <w:r w:rsidR="00FC16D1">
        <w:t xml:space="preserve"> for DAPT</w:t>
      </w:r>
      <w:bookmarkEnd w:id="24"/>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715471EE"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4478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4530F3D8"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04478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044781">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5" w:name="_Toc97457723"/>
      <w:r>
        <w:lastRenderedPageBreak/>
        <w:t>Analyzing Domain Similarity</w:t>
      </w:r>
      <w:bookmarkEnd w:id="25"/>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DC867FE"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VQxNzozMDozMS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4478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VUMTc6MzA6MzE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4478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44781">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4478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11EE7047"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E3OjMwOjMx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4478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6" w:name="_Toc97457724"/>
      <w:r>
        <w:rPr>
          <w:lang w:val="de-DE" w:eastAsia="en-US"/>
        </w:rPr>
        <w:t xml:space="preserve">Domain </w:t>
      </w:r>
      <w:r w:rsidR="00F00C6C">
        <w:rPr>
          <w:lang w:val="de-DE" w:eastAsia="en-US"/>
        </w:rPr>
        <w:t>Vocabulary Insertion</w:t>
      </w:r>
      <w:bookmarkEnd w:id="26"/>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7" w:name="_Toc97457725"/>
      <w:r>
        <w:t>DAPT</w:t>
      </w:r>
      <w:bookmarkEnd w:id="27"/>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8" w:name="_Toc97457726"/>
      <w:r>
        <w:t xml:space="preserve">Implementation </w:t>
      </w:r>
      <w:r w:rsidR="009F1103">
        <w:t>D</w:t>
      </w:r>
      <w:r>
        <w:t>etails</w:t>
      </w:r>
      <w:bookmarkEnd w:id="28"/>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29" w:name="_Toc97457727"/>
      <w:r>
        <w:t>Finetuning</w:t>
      </w:r>
      <w:bookmarkEnd w:id="29"/>
    </w:p>
    <w:p w14:paraId="2F4EA62E" w14:textId="0CA541E1" w:rsidR="00593CE0" w:rsidRDefault="007A7EBF" w:rsidP="00593CE0">
      <w:pPr>
        <w:pStyle w:val="berschrift3"/>
      </w:pPr>
      <w:bookmarkStart w:id="30" w:name="_Toc97457728"/>
      <w:r>
        <w:t>Intent Classification</w:t>
      </w:r>
      <w:bookmarkEnd w:id="30"/>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61646E0C"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44781">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1" w:name="_Toc97457729"/>
      <w:r>
        <w:lastRenderedPageBreak/>
        <w:t>Named</w:t>
      </w:r>
      <w:r w:rsidR="002F6FB0">
        <w:t xml:space="preserve"> E</w:t>
      </w:r>
      <w:r>
        <w:t>ntity recognition</w:t>
      </w:r>
      <w:bookmarkEnd w:id="31"/>
    </w:p>
    <w:p w14:paraId="28EFA2BE" w14:textId="5DC7ADB7" w:rsidR="00F57D52" w:rsidRDefault="00C33EA3" w:rsidP="00C33EA3">
      <w:pPr>
        <w:pStyle w:val="berschrift3"/>
      </w:pPr>
      <w:bookmarkStart w:id="32" w:name="_Toc97457730"/>
      <w:r>
        <w:t>Question Answering</w:t>
      </w:r>
      <w:bookmarkEnd w:id="32"/>
    </w:p>
    <w:p w14:paraId="506022FE" w14:textId="3FE47D60" w:rsidR="0094192B" w:rsidRDefault="0094192B" w:rsidP="0094192B">
      <w:pPr>
        <w:pStyle w:val="berschrift1"/>
      </w:pPr>
      <w:bookmarkStart w:id="33" w:name="_Toc97457731"/>
      <w:r>
        <w:t>Evaluation</w:t>
      </w:r>
      <w:bookmarkEnd w:id="33"/>
    </w:p>
    <w:p w14:paraId="3BAA9C0D" w14:textId="7E3129B6" w:rsidR="0094192B" w:rsidRDefault="0094192B" w:rsidP="0094192B">
      <w:pPr>
        <w:pStyle w:val="berschrift2"/>
      </w:pPr>
      <w:bookmarkStart w:id="34" w:name="_Toc97457732"/>
      <w:r>
        <w:t xml:space="preserve">Multi-class </w:t>
      </w:r>
      <w:r w:rsidR="002F6FB0">
        <w:t>C</w:t>
      </w:r>
      <w:r>
        <w:t>lassification</w:t>
      </w:r>
      <w:bookmarkEnd w:id="3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w:t>
            </w:r>
            <w:r w:rsidRPr="00045E24">
              <w:rPr>
                <w:color w:val="212121"/>
                <w:sz w:val="18"/>
                <w:szCs w:val="16"/>
              </w:rPr>
              <w:t>.</w:t>
            </w:r>
            <w:r w:rsidRPr="00045E24">
              <w:rPr>
                <w:color w:val="212121"/>
                <w:sz w:val="18"/>
                <w:szCs w:val="16"/>
              </w:rPr>
              <w:t>84</w:t>
            </w:r>
            <w:r w:rsidRPr="00045E24">
              <w:rPr>
                <w:color w:val="212121"/>
                <w:sz w:val="18"/>
                <w:szCs w:val="16"/>
              </w:rPr>
              <w:t>%</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w:t>
            </w:r>
            <w:r w:rsidRPr="00045E24">
              <w:rPr>
                <w:color w:val="212121"/>
                <w:sz w:val="18"/>
                <w:szCs w:val="16"/>
              </w:rPr>
              <w:t>.</w:t>
            </w:r>
            <w:r w:rsidRPr="00045E24">
              <w:rPr>
                <w:color w:val="212121"/>
                <w:sz w:val="18"/>
                <w:szCs w:val="16"/>
              </w:rPr>
              <w:t>4</w:t>
            </w:r>
            <w:r w:rsidRPr="00045E24">
              <w:rPr>
                <w:color w:val="212121"/>
                <w:sz w:val="18"/>
                <w:szCs w:val="16"/>
              </w:rPr>
              <w:t>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3F1A1DC2" w14:textId="4D6D3ECA" w:rsidR="00152AC8" w:rsidRDefault="00670575" w:rsidP="00670575">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proofErr w:type="gramStart"/>
      <w:r w:rsidR="00675943">
        <w:t>Multi-class</w:t>
      </w:r>
      <w:proofErr w:type="gramEnd"/>
      <w:r w:rsidR="00675943">
        <w:t xml:space="preserve"> classification</w:t>
      </w:r>
      <w:r>
        <w:t xml:space="preserve"> </w:t>
      </w:r>
      <w:r w:rsidR="00675943">
        <w:t xml:space="preserve">experiment </w:t>
      </w:r>
      <w:r>
        <w:t>results after 10-fold cross validation grouped by model and condition.</w:t>
      </w:r>
    </w:p>
    <w:p w14:paraId="12EE8233" w14:textId="03B53015" w:rsidR="007B1FE9" w:rsidRPr="007B1FE9" w:rsidRDefault="007B1FE9" w:rsidP="007B1FE9">
      <w:pPr>
        <w:pStyle w:val="Listenabsatz"/>
        <w:numPr>
          <w:ilvl w:val="0"/>
          <w:numId w:val="15"/>
        </w:numPr>
      </w:pPr>
    </w:p>
    <w:p w14:paraId="6DF02C79" w14:textId="6D9F31B6" w:rsidR="0094192B" w:rsidRDefault="0094192B" w:rsidP="0094192B">
      <w:pPr>
        <w:pStyle w:val="berschrift2"/>
      </w:pPr>
      <w:bookmarkStart w:id="35" w:name="_Toc97457733"/>
      <w:r>
        <w:t>Named</w:t>
      </w:r>
      <w:r w:rsidR="002F6FB0">
        <w:t xml:space="preserve"> E</w:t>
      </w:r>
      <w:r>
        <w:t xml:space="preserve">ntity </w:t>
      </w:r>
      <w:r w:rsidR="002F6FB0">
        <w:t>R</w:t>
      </w:r>
      <w:r>
        <w:t>ecogni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30E99FB"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123620C8" w14:textId="46B13946" w:rsidR="008D03D0" w:rsidRDefault="008D03D0" w:rsidP="008D03D0">
      <w:proofErr w:type="spellStart"/>
      <w:r>
        <w:t>Lkasdfaf</w:t>
      </w:r>
      <w:proofErr w:type="spellEnd"/>
    </w:p>
    <w:p w14:paraId="66FEB43F" w14:textId="45C7F216" w:rsidR="008D03D0" w:rsidRDefault="008D03D0" w:rsidP="008D03D0">
      <w:pPr>
        <w:pStyle w:val="Folgeabsatz"/>
      </w:pPr>
      <w:proofErr w:type="spellStart"/>
      <w:r>
        <w:t>Adsfasd</w:t>
      </w:r>
      <w:proofErr w:type="spellEnd"/>
    </w:p>
    <w:p w14:paraId="6C85AE71" w14:textId="4212C745" w:rsidR="008D03D0" w:rsidRDefault="008D03D0" w:rsidP="008D03D0">
      <w:pPr>
        <w:pStyle w:val="Folgeabsatz"/>
      </w:pPr>
      <w:proofErr w:type="spellStart"/>
      <w:r>
        <w:t>Fsda</w:t>
      </w:r>
      <w:proofErr w:type="spellEnd"/>
    </w:p>
    <w:p w14:paraId="4BB609A9" w14:textId="77777777" w:rsidR="008D03D0" w:rsidRPr="008D03D0" w:rsidRDefault="008D03D0" w:rsidP="008D03D0">
      <w:pPr>
        <w:pStyle w:val="Folgeabsatz"/>
      </w:pPr>
    </w:p>
    <w:p w14:paraId="154B4229" w14:textId="2A76E708" w:rsidR="0094192B" w:rsidRDefault="0094192B" w:rsidP="0094192B">
      <w:pPr>
        <w:pStyle w:val="berschrift2"/>
      </w:pPr>
      <w:bookmarkStart w:id="36" w:name="_Toc97457734"/>
      <w:r>
        <w:lastRenderedPageBreak/>
        <w:t>Question Answering</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2E89F892" w14:textId="2EA6249C" w:rsidR="0022449B" w:rsidRPr="0022449B" w:rsidRDefault="005273E8" w:rsidP="005273E8">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 xml:space="preserve">xperiment results after 10-fold cross validation. </w:t>
      </w:r>
    </w:p>
    <w:p w14:paraId="4F1C00D5" w14:textId="4387A3C3" w:rsidR="00B40B67" w:rsidRDefault="00B40B67" w:rsidP="00B40B67">
      <w:pPr>
        <w:pStyle w:val="berschrift1"/>
      </w:pPr>
      <w:bookmarkStart w:id="37" w:name="_Toc97457735"/>
      <w:r>
        <w:t>Discussion</w:t>
      </w:r>
      <w:bookmarkEnd w:id="37"/>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0C5E9717" w:rsidR="00785EA7" w:rsidRDefault="00785EA7" w:rsidP="00785EA7">
      <w:pPr>
        <w:pStyle w:val="berschrift1"/>
      </w:pPr>
      <w:bookmarkStart w:id="38" w:name="_Toc97457736"/>
      <w:r>
        <w:t>Limitations</w:t>
      </w:r>
      <w:bookmarkEnd w:id="38"/>
    </w:p>
    <w:p w14:paraId="23D708C7" w14:textId="2156351B" w:rsidR="0046080B" w:rsidRDefault="0046080B" w:rsidP="0046080B">
      <w:pPr>
        <w:pStyle w:val="Listenabsatz"/>
        <w:numPr>
          <w:ilvl w:val="0"/>
          <w:numId w:val="15"/>
        </w:numPr>
      </w:pPr>
      <w:r>
        <w:t xml:space="preserve">Auch </w:t>
      </w:r>
      <w:proofErr w:type="spellStart"/>
      <w:r>
        <w:t>wenn</w:t>
      </w:r>
      <w:proofErr w:type="spellEnd"/>
      <w:r>
        <w:t xml:space="preserve"> </w:t>
      </w:r>
      <w:proofErr w:type="spellStart"/>
      <w:r>
        <w:t>diese</w:t>
      </w:r>
      <w:proofErr w:type="spellEnd"/>
      <w:r>
        <w:t xml:space="preserve"> Arbeit </w:t>
      </w:r>
      <w:proofErr w:type="spellStart"/>
      <w:r>
        <w:t>vielversprechende</w:t>
      </w:r>
      <w:proofErr w:type="spellEnd"/>
      <w:r>
        <w:t xml:space="preserve"> </w:t>
      </w:r>
      <w:proofErr w:type="spellStart"/>
      <w:r>
        <w:t>Resultate</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robusten</w:t>
      </w:r>
      <w:proofErr w:type="spellEnd"/>
      <w:r>
        <w:t xml:space="preserve">/ sophisticated BERT Models </w:t>
      </w:r>
      <w:proofErr w:type="spellStart"/>
      <w:r>
        <w:t>für</w:t>
      </w:r>
      <w:proofErr w:type="spellEnd"/>
      <w:r>
        <w:t xml:space="preserve"> die </w:t>
      </w:r>
      <w:proofErr w:type="spellStart"/>
      <w:r>
        <w:t>Kochdomäne</w:t>
      </w:r>
      <w:proofErr w:type="spellEnd"/>
      <w:r>
        <w:t xml:space="preserve"> </w:t>
      </w:r>
      <w:proofErr w:type="spellStart"/>
      <w:r>
        <w:t>liefert</w:t>
      </w:r>
      <w:proofErr w:type="spellEnd"/>
      <w:r>
        <w:t xml:space="preserve">, </w:t>
      </w:r>
      <w:proofErr w:type="spellStart"/>
      <w:r>
        <w:t>gibt</w:t>
      </w:r>
      <w:proofErr w:type="spellEnd"/>
      <w:r>
        <w:t xml:space="preserve"> es </w:t>
      </w:r>
      <w:proofErr w:type="spellStart"/>
      <w:r>
        <w:t>einige</w:t>
      </w:r>
      <w:proofErr w:type="spellEnd"/>
      <w:r>
        <w:t xml:space="preserve"> </w:t>
      </w:r>
      <w:proofErr w:type="spellStart"/>
      <w:r>
        <w:t>Limitierungen</w:t>
      </w:r>
      <w:proofErr w:type="spellEnd"/>
      <w:r>
        <w:t xml:space="preserve">, die </w:t>
      </w:r>
      <w:proofErr w:type="spellStart"/>
      <w:r w:rsidR="005E2881">
        <w:t>die</w:t>
      </w:r>
      <w:proofErr w:type="spellEnd"/>
      <w:r w:rsidR="005E2881">
        <w:t xml:space="preserve"> </w:t>
      </w:r>
      <w:proofErr w:type="spellStart"/>
      <w:r w:rsidR="005E2881">
        <w:t>zu</w:t>
      </w:r>
      <w:proofErr w:type="spellEnd"/>
      <w:r w:rsidR="005E2881">
        <w:t xml:space="preserve"> </w:t>
      </w:r>
      <w:proofErr w:type="spellStart"/>
      <w:r w:rsidR="005E2881">
        <w:t>beachten</w:t>
      </w:r>
      <w:proofErr w:type="spellEnd"/>
      <w:r w:rsidR="005E2881">
        <w:t xml:space="preserve"> </w:t>
      </w:r>
      <w:proofErr w:type="spellStart"/>
      <w:r w:rsidR="005E2881">
        <w:t>sind</w:t>
      </w:r>
      <w:proofErr w:type="spellEnd"/>
      <w:r w:rsidR="005E2881">
        <w:t xml:space="preserve">. </w:t>
      </w:r>
    </w:p>
    <w:p w14:paraId="5E187B5B" w14:textId="1B30484A" w:rsidR="00A32DAC" w:rsidRDefault="00FE327B" w:rsidP="005B0759">
      <w:pPr>
        <w:pStyle w:val="Listenabsatz"/>
        <w:numPr>
          <w:ilvl w:val="1"/>
          <w:numId w:val="15"/>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5B0759">
      <w:pPr>
        <w:pStyle w:val="Listenabsatz"/>
        <w:numPr>
          <w:ilvl w:val="1"/>
          <w:numId w:val="15"/>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5B0759">
      <w:pPr>
        <w:pStyle w:val="Listenabsatz"/>
        <w:numPr>
          <w:ilvl w:val="1"/>
          <w:numId w:val="19"/>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5B0759">
      <w:pPr>
        <w:pStyle w:val="Listenabsatz"/>
        <w:numPr>
          <w:ilvl w:val="1"/>
          <w:numId w:val="19"/>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5B0759">
      <w:pPr>
        <w:pStyle w:val="Listenabsatz"/>
        <w:numPr>
          <w:ilvl w:val="1"/>
          <w:numId w:val="15"/>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5B0759">
      <w:pPr>
        <w:pStyle w:val="Listenabsatz"/>
        <w:numPr>
          <w:ilvl w:val="1"/>
          <w:numId w:val="15"/>
        </w:numPr>
      </w:pPr>
      <w:r>
        <w:t xml:space="preserve">Cooking recipes </w:t>
      </w:r>
      <w:proofErr w:type="spellStart"/>
      <w:r>
        <w:t>eigenschaften</w:t>
      </w:r>
      <w:proofErr w:type="spellEnd"/>
      <w:r>
        <w:t xml:space="preserve"> </w:t>
      </w:r>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lastRenderedPageBreak/>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3D473D"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71080B">
      <w:pPr>
        <w:pStyle w:val="Listenabsatz"/>
        <w:numPr>
          <w:ilvl w:val="0"/>
          <w:numId w:val="19"/>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71080B">
      <w:pPr>
        <w:pStyle w:val="Listenabsatz"/>
        <w:numPr>
          <w:ilvl w:val="0"/>
          <w:numId w:val="19"/>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71080B">
      <w:pPr>
        <w:pStyle w:val="Listenabsatz"/>
        <w:numPr>
          <w:ilvl w:val="0"/>
          <w:numId w:val="19"/>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71080B">
      <w:pPr>
        <w:pStyle w:val="Listenabsatz"/>
        <w:numPr>
          <w:ilvl w:val="0"/>
          <w:numId w:val="19"/>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39" w:name="_Toc97457737"/>
      <w:r>
        <w:t>Conclusion</w:t>
      </w:r>
      <w:bookmarkEnd w:id="39"/>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0" w:name="_Toc97457738"/>
      <w:r>
        <w:lastRenderedPageBreak/>
        <w:t>Bibliography</w:t>
      </w:r>
      <w:bookmarkEnd w:id="40"/>
    </w:p>
    <w:sdt>
      <w:sdtPr>
        <w:tag w:val="CitaviBibliography"/>
        <w:id w:val="-1581826981"/>
        <w:placeholder>
          <w:docPart w:val="064329369A064B18ABE191526EE8A16D"/>
        </w:placeholder>
      </w:sdtPr>
      <w:sdtEndPr/>
      <w:sdtContent>
        <w:p w14:paraId="4CA33CF4" w14:textId="77777777" w:rsidR="004E0CAE" w:rsidRDefault="00344C79" w:rsidP="004E0CAE">
          <w:pPr>
            <w:pStyle w:val="CitaviBibliographyEntry"/>
          </w:pPr>
          <w:r>
            <w:fldChar w:fldCharType="begin"/>
          </w:r>
          <w:r>
            <w:instrText>ADDIN CitaviBibliography</w:instrText>
          </w:r>
          <w:r>
            <w:fldChar w:fldCharType="separate"/>
          </w:r>
          <w:bookmarkStart w:id="41" w:name="_CTVL0018efb0ce5b57440caa8048d8adf537e10"/>
          <w:proofErr w:type="spellStart"/>
          <w:r w:rsidR="004E0CAE">
            <w:t>Alammar</w:t>
          </w:r>
          <w:proofErr w:type="spellEnd"/>
          <w:r w:rsidR="004E0CAE">
            <w:t>, J. (2018a).</w:t>
          </w:r>
          <w:bookmarkEnd w:id="41"/>
          <w:r w:rsidR="004E0CAE">
            <w:t xml:space="preserve"> </w:t>
          </w:r>
          <w:r w:rsidR="004E0CAE" w:rsidRPr="004E0CAE">
            <w:rPr>
              <w:i/>
            </w:rPr>
            <w:t>The Illustrated Transformer [Blog post]</w:t>
          </w:r>
          <w:r w:rsidR="004E0CAE" w:rsidRPr="004E0CAE">
            <w:t>. https://jalammar.github.io/illustrated-transformer/</w:t>
          </w:r>
        </w:p>
        <w:p w14:paraId="70532576" w14:textId="77777777" w:rsidR="004E0CAE" w:rsidRDefault="004E0CAE" w:rsidP="004E0CAE">
          <w:pPr>
            <w:pStyle w:val="CitaviBibliographyEntry"/>
          </w:pPr>
          <w:bookmarkStart w:id="42" w:name="_CTVL001a09092c28ee8404fb86d7f61744d9b95"/>
          <w:proofErr w:type="spellStart"/>
          <w:r>
            <w:t>Alammar</w:t>
          </w:r>
          <w:proofErr w:type="spellEnd"/>
          <w:r>
            <w:t>, J. (2018b).</w:t>
          </w:r>
          <w:bookmarkEnd w:id="42"/>
          <w:r>
            <w:t xml:space="preserve"> </w:t>
          </w:r>
          <w:r w:rsidRPr="004E0CAE">
            <w:rPr>
              <w:i/>
            </w:rPr>
            <w:t xml:space="preserve">Visualizing A Neural Machine Translation Model (Mechanics of Seq2seq Models </w:t>
          </w:r>
          <w:proofErr w:type="gramStart"/>
          <w:r w:rsidRPr="004E0CAE">
            <w:rPr>
              <w:i/>
            </w:rPr>
            <w:t>With</w:t>
          </w:r>
          <w:proofErr w:type="gramEnd"/>
          <w:r w:rsidRPr="004E0CAE">
            <w:rPr>
              <w:i/>
            </w:rPr>
            <w:t xml:space="preserve"> Attention) [Blog post]</w:t>
          </w:r>
          <w:r w:rsidRPr="004E0CAE">
            <w:t>. https://jalammar.github.io/visualizing-neural-machine-translation-mechanics-of-seq2seq-models-with-attention/</w:t>
          </w:r>
        </w:p>
        <w:p w14:paraId="7470B958" w14:textId="77777777" w:rsidR="004E0CAE" w:rsidRDefault="004E0CAE" w:rsidP="004E0CAE">
          <w:pPr>
            <w:pStyle w:val="CitaviBibliographyEntry"/>
          </w:pPr>
          <w:bookmarkStart w:id="43"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3"/>
          <w:r>
            <w:t xml:space="preserve"> </w:t>
          </w:r>
          <w:r w:rsidRPr="004E0CAE">
            <w:rPr>
              <w:i/>
            </w:rPr>
            <w:t>CASCON</w:t>
          </w:r>
          <w:r w:rsidRPr="004E0CAE">
            <w:t>, 247–253.</w:t>
          </w:r>
        </w:p>
        <w:p w14:paraId="13D0FA5B" w14:textId="77777777" w:rsidR="004E0CAE" w:rsidRDefault="004E0CAE" w:rsidP="004E0CAE">
          <w:pPr>
            <w:pStyle w:val="CitaviBibliographyEntry"/>
          </w:pPr>
          <w:bookmarkStart w:id="44" w:name="_CTVL001d93cbfdb4ba44e2f85e03eb2675a6fa4"/>
          <w:proofErr w:type="spellStart"/>
          <w:r>
            <w:t>Bahdanau</w:t>
          </w:r>
          <w:proofErr w:type="spellEnd"/>
          <w:r>
            <w:t xml:space="preserve">, D., Cho, K., &amp; </w:t>
          </w:r>
          <w:proofErr w:type="spellStart"/>
          <w:r>
            <w:t>Bengio</w:t>
          </w:r>
          <w:proofErr w:type="spellEnd"/>
          <w:r>
            <w:t>, Y. (2014, September 1).</w:t>
          </w:r>
          <w:bookmarkEnd w:id="44"/>
          <w:r>
            <w:t xml:space="preserve"> </w:t>
          </w:r>
          <w:r w:rsidRPr="004E0CAE">
            <w:rPr>
              <w:i/>
            </w:rPr>
            <w:t>Neural Machine Translation by Jointly Learning to Align and Translate</w:t>
          </w:r>
          <w:r w:rsidRPr="004E0CAE">
            <w:t xml:space="preserve">. http://arxiv.org/pdf/1409.0473v7 </w:t>
          </w:r>
        </w:p>
        <w:p w14:paraId="2D4E8AC6" w14:textId="77777777" w:rsidR="004E0CAE" w:rsidRDefault="004E0CAE" w:rsidP="004E0CAE">
          <w:pPr>
            <w:pStyle w:val="CitaviBibliographyEntry"/>
          </w:pPr>
          <w:bookmarkStart w:id="45"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5"/>
          <w:r>
            <w:t xml:space="preserve"> </w:t>
          </w:r>
          <w:r w:rsidRPr="004E0CAE">
            <w:rPr>
              <w:i/>
            </w:rPr>
            <w:t>2016 IEEE International Conference on Acoustics, Speech and Signal Processing (ICASSP)</w:t>
          </w:r>
          <w:r w:rsidRPr="004E0CAE">
            <w:t>, 4945–4949. https://doi.org/10.1109/ICASSP.2016.7472618</w:t>
          </w:r>
        </w:p>
        <w:p w14:paraId="1B01CE14" w14:textId="77777777" w:rsidR="004E0CAE" w:rsidRDefault="004E0CAE" w:rsidP="004E0CAE">
          <w:pPr>
            <w:pStyle w:val="CitaviBibliographyEntry"/>
          </w:pPr>
          <w:bookmarkStart w:id="46"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6"/>
          <w:r>
            <w:t xml:space="preserve"> </w:t>
          </w:r>
          <w:r w:rsidRPr="004E0CAE">
            <w:rPr>
              <w:i/>
            </w:rPr>
            <w:t>CHI'05 Extended Abstracts on Human Factors in Computing Systems</w:t>
          </w:r>
          <w:r w:rsidRPr="004E0CAE">
            <w:t>, 1212–1215. https://doi.org/10.1145/1056808.1056879</w:t>
          </w:r>
        </w:p>
        <w:p w14:paraId="37742C25" w14:textId="77777777" w:rsidR="004E0CAE" w:rsidRDefault="004E0CAE" w:rsidP="004E0CAE">
          <w:pPr>
            <w:pStyle w:val="CitaviBibliographyEntry"/>
          </w:pPr>
          <w:bookmarkStart w:id="47"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7"/>
          <w:r>
            <w:t xml:space="preserve"> </w:t>
          </w:r>
          <w:r w:rsidRPr="004E0CAE">
            <w:rPr>
              <w:i/>
            </w:rPr>
            <w:t>Proceedings of the 13th International Conference on Natural Language Generation</w:t>
          </w:r>
          <w:r w:rsidRPr="004E0CAE">
            <w:t>, 22–28. https://aclanthology.org/2020.inlg-1.4</w:t>
          </w:r>
        </w:p>
        <w:p w14:paraId="2D4C205C" w14:textId="77777777" w:rsidR="004E0CAE" w:rsidRDefault="004E0CAE" w:rsidP="004E0CAE">
          <w:pPr>
            <w:pStyle w:val="CitaviBibliographyEntry"/>
          </w:pPr>
          <w:bookmarkStart w:id="48"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48"/>
          <w:r>
            <w:t xml:space="preserve"> </w:t>
          </w:r>
          <w:r w:rsidRPr="004E0CAE">
            <w:rPr>
              <w:i/>
            </w:rPr>
            <w:t xml:space="preserve">Lecture Notes in Computer Science. Internet Science </w:t>
          </w:r>
          <w:r w:rsidRPr="004E0CAE">
            <w:t>(Vol. 10673, pp. 377–392). Springer International Publishing. https://doi.org/10.1007/978-3-319-70284-1_30</w:t>
          </w:r>
        </w:p>
        <w:p w14:paraId="707E14B8" w14:textId="77777777" w:rsidR="004E0CAE" w:rsidRDefault="004E0CAE" w:rsidP="004E0CAE">
          <w:pPr>
            <w:pStyle w:val="CitaviBibliographyEntry"/>
          </w:pPr>
          <w:bookmarkStart w:id="49"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49"/>
          <w:r>
            <w:t xml:space="preserve"> </w:t>
          </w:r>
          <w:r w:rsidRPr="004E0CAE">
            <w:rPr>
              <w:i/>
            </w:rPr>
            <w:t>Proceedings of the 58th Annual Meeting of the Association for Computational Linguistics</w:t>
          </w:r>
          <w:r w:rsidRPr="004E0CAE">
            <w:t>, 7302–7314. https://doi.org/10.48550/arXiv.2005.01328</w:t>
          </w:r>
        </w:p>
        <w:p w14:paraId="74B15CF0" w14:textId="77777777" w:rsidR="004E0CAE" w:rsidRDefault="004E0CAE" w:rsidP="004E0CAE">
          <w:pPr>
            <w:pStyle w:val="CitaviBibliographyEntry"/>
          </w:pPr>
          <w:bookmarkStart w:id="50" w:name="_CTVL001aa03605fe15f4489843010563d4dcc09"/>
          <w:r>
            <w:lastRenderedPageBreak/>
            <w:t>Chao, G.-L., &amp; Lane, I. (2019, July 6).</w:t>
          </w:r>
          <w:bookmarkEnd w:id="50"/>
          <w:r>
            <w:t xml:space="preserve"> </w:t>
          </w:r>
          <w:r w:rsidRPr="004E0CAE">
            <w:rPr>
              <w:i/>
            </w:rPr>
            <w:t>BERT-DST: Scalable End-to-End Dialogue State Tracking with Bidirectional Encoder Representations from Transformer</w:t>
          </w:r>
          <w:r w:rsidRPr="004E0CAE">
            <w:t xml:space="preserve">. http://arxiv.org/pdf/1907.03040v1 </w:t>
          </w:r>
        </w:p>
        <w:p w14:paraId="76F90EBE" w14:textId="77777777" w:rsidR="004E0CAE" w:rsidRDefault="004E0CAE" w:rsidP="004E0CAE">
          <w:pPr>
            <w:pStyle w:val="CitaviBibliographyEntry"/>
          </w:pPr>
          <w:bookmarkStart w:id="51" w:name="_CTVL00124238d48d76e4224b0de4167f1507633"/>
          <w:r>
            <w:t xml:space="preserve">Chen, Q., </w:t>
          </w:r>
          <w:proofErr w:type="spellStart"/>
          <w:r>
            <w:t>Zhuo</w:t>
          </w:r>
          <w:proofErr w:type="spellEnd"/>
          <w:r>
            <w:t>, Z., &amp; Wang, W. (2019).</w:t>
          </w:r>
          <w:bookmarkEnd w:id="51"/>
          <w:r>
            <w:t xml:space="preserve"> </w:t>
          </w:r>
          <w:r w:rsidRPr="004E0CAE">
            <w:rPr>
              <w:i/>
            </w:rPr>
            <w:t>BERT for Joint Intent Classification and Slot Filling</w:t>
          </w:r>
          <w:r w:rsidRPr="004E0CAE">
            <w:t xml:space="preserve">. http://arxiv.org/pdf/1902.10909v1 </w:t>
          </w:r>
        </w:p>
        <w:p w14:paraId="0032E2C3" w14:textId="77777777" w:rsidR="004E0CAE" w:rsidRDefault="004E0CAE" w:rsidP="004E0CAE">
          <w:pPr>
            <w:pStyle w:val="CitaviBibliographyEntry"/>
          </w:pPr>
          <w:bookmarkStart w:id="52" w:name="_CTVL0019621e44e8eee4b0db1fe31c22f45ff69"/>
          <w:r>
            <w:t xml:space="preserve">Cheng, J., Dong, L., &amp; </w:t>
          </w:r>
          <w:proofErr w:type="spellStart"/>
          <w:r>
            <w:t>Lapata</w:t>
          </w:r>
          <w:proofErr w:type="spellEnd"/>
          <w:r>
            <w:t>, M. (2016, January 25).</w:t>
          </w:r>
          <w:bookmarkEnd w:id="52"/>
          <w:r>
            <w:t xml:space="preserve"> </w:t>
          </w:r>
          <w:r w:rsidRPr="004E0CAE">
            <w:rPr>
              <w:i/>
            </w:rPr>
            <w:t>Long Short-Term Memory-Networks for Machine Reading</w:t>
          </w:r>
          <w:r w:rsidRPr="004E0CAE">
            <w:t xml:space="preserve">. http://arxiv.org/pdf/1601.06733v7 </w:t>
          </w:r>
        </w:p>
        <w:p w14:paraId="47C560E6" w14:textId="77777777" w:rsidR="004E0CAE" w:rsidRDefault="004E0CAE" w:rsidP="004E0CAE">
          <w:pPr>
            <w:pStyle w:val="CitaviBibliographyEntry"/>
          </w:pPr>
          <w:bookmarkStart w:id="53" w:name="_CTVL001cedddf72fafb45579e3322ebd509b849"/>
          <w:r>
            <w:t>Chu, J. (2021, September 24–26). Recipe Bot: The Application of Conversational AI in Home Cooking Assistant. In</w:t>
          </w:r>
          <w:bookmarkEnd w:id="53"/>
          <w:r>
            <w:t xml:space="preserve"> </w:t>
          </w:r>
          <w:r w:rsidRPr="004E0CAE">
            <w:rPr>
              <w:i/>
            </w:rPr>
            <w:t xml:space="preserve">2021 2nd International Conference on Big Data &amp; Artificial Intelligence &amp; Software Engineering (ICBASE) </w:t>
          </w:r>
          <w:r w:rsidRPr="004E0CAE">
            <w:t>(pp. 696–700). IEEE. https://doi.org/10.1109/ICBASE53849.2021.00136</w:t>
          </w:r>
        </w:p>
        <w:p w14:paraId="066FAB8E" w14:textId="77777777" w:rsidR="004E0CAE" w:rsidRDefault="004E0CAE" w:rsidP="004E0CAE">
          <w:pPr>
            <w:pStyle w:val="CitaviBibliographyEntry"/>
          </w:pPr>
          <w:bookmarkStart w:id="54" w:name="_CTVL001a7672c44651d4fbfa5f6bde395fbf481"/>
          <w:r>
            <w:t xml:space="preserve">Cui, L., Huang, S., Wei, F., Tan, C., Duan, C., &amp; Zhou, M. (2017). </w:t>
          </w:r>
          <w:proofErr w:type="spellStart"/>
          <w:r>
            <w:t>Superagent</w:t>
          </w:r>
          <w:proofErr w:type="spellEnd"/>
          <w:r>
            <w:t>: A customer service chatbot for e-commerce websites.</w:t>
          </w:r>
          <w:bookmarkEnd w:id="54"/>
          <w:r>
            <w:t xml:space="preserve"> </w:t>
          </w:r>
          <w:r w:rsidRPr="004E0CAE">
            <w:rPr>
              <w:i/>
            </w:rPr>
            <w:t>Proceedings of ACL 2017, System Demonstrations</w:t>
          </w:r>
          <w:r w:rsidRPr="004E0CAE">
            <w:t>, 97–102.</w:t>
          </w:r>
        </w:p>
        <w:p w14:paraId="344FE128" w14:textId="77777777" w:rsidR="004E0CAE" w:rsidRDefault="004E0CAE" w:rsidP="004E0CAE">
          <w:pPr>
            <w:pStyle w:val="CitaviBibliographyEntry"/>
          </w:pPr>
          <w:bookmarkStart w:id="55" w:name="_CTVL0016394f85d4176402baf1d5e19a5b5dd66"/>
          <w:r>
            <w:t>Dai, A. M., &amp; Le, Q. V. (2015). Semi-supervised Sequence Learning.</w:t>
          </w:r>
          <w:bookmarkEnd w:id="55"/>
          <w:r>
            <w:t xml:space="preserve"> </w:t>
          </w:r>
          <w:r w:rsidRPr="004E0CAE">
            <w:rPr>
              <w:i/>
            </w:rPr>
            <w:t>Advances in Neural Information Processing Systems</w:t>
          </w:r>
          <w:r w:rsidRPr="004E0CAE">
            <w:t xml:space="preserve">, </w:t>
          </w:r>
          <w:r w:rsidRPr="004E0CAE">
            <w:rPr>
              <w:i/>
            </w:rPr>
            <w:t>28</w:t>
          </w:r>
          <w:r w:rsidRPr="004E0CAE">
            <w:t>, 3079–3087. http://arxiv.org/pdf/1511.01432v1</w:t>
          </w:r>
        </w:p>
        <w:p w14:paraId="2D502C59" w14:textId="77777777" w:rsidR="004E0CAE" w:rsidRDefault="004E0CAE" w:rsidP="004E0CAE">
          <w:pPr>
            <w:pStyle w:val="CitaviBibliographyEntry"/>
          </w:pPr>
          <w:bookmarkStart w:id="56" w:name="_CTVL0017bff4cbd6d89444fa848edf2ca192f25"/>
          <w:r>
            <w:t>Devlin, J., Chang, M.-W., Lee, K., &amp; Toutanova, K. (2018, October 11).</w:t>
          </w:r>
          <w:bookmarkEnd w:id="56"/>
          <w:r>
            <w:t xml:space="preserve"> </w:t>
          </w:r>
          <w:r w:rsidRPr="004E0CAE">
            <w:rPr>
              <w:i/>
            </w:rPr>
            <w:t>BERT: Pre-training of Deep Bidirectional Transformers for Language Understanding</w:t>
          </w:r>
          <w:r w:rsidRPr="004E0CAE">
            <w:t xml:space="preserve">. http://arxiv.org/pdf/1810.04805v2 </w:t>
          </w:r>
        </w:p>
        <w:p w14:paraId="01DE7576" w14:textId="77777777" w:rsidR="004E0CAE" w:rsidRDefault="004E0CAE" w:rsidP="004E0CAE">
          <w:pPr>
            <w:pStyle w:val="CitaviBibliographyEntry"/>
          </w:pPr>
          <w:bookmarkStart w:id="57" w:name="_CTVL001d40c1f019c0b48b88fba515e9407d56d"/>
          <w:r>
            <w:t xml:space="preserve">Donnelly, K. (2006). </w:t>
          </w:r>
          <w:proofErr w:type="spellStart"/>
          <w:r>
            <w:t>Snomed</w:t>
          </w:r>
          <w:proofErr w:type="spellEnd"/>
          <w:r>
            <w:t>-CT: The advanced terminology and coding system for eHealth.</w:t>
          </w:r>
          <w:bookmarkEnd w:id="57"/>
          <w:r>
            <w:t xml:space="preserve"> </w:t>
          </w:r>
          <w:r w:rsidRPr="004E0CAE">
            <w:rPr>
              <w:i/>
            </w:rPr>
            <w:t>Studies in Health Technology and Informatics</w:t>
          </w:r>
          <w:r w:rsidRPr="004E0CAE">
            <w:t xml:space="preserve">, </w:t>
          </w:r>
          <w:r w:rsidRPr="004E0CAE">
            <w:rPr>
              <w:i/>
            </w:rPr>
            <w:t>121</w:t>
          </w:r>
          <w:r w:rsidRPr="004E0CAE">
            <w:t>, 279–290.</w:t>
          </w:r>
        </w:p>
        <w:p w14:paraId="0418CB99" w14:textId="77777777" w:rsidR="004E0CAE" w:rsidRDefault="004E0CAE" w:rsidP="004E0CAE">
          <w:pPr>
            <w:pStyle w:val="CitaviBibliographyEntry"/>
          </w:pPr>
          <w:bookmarkStart w:id="58"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58"/>
          <w:r>
            <w:t xml:space="preserve"> </w:t>
          </w:r>
          <w:r w:rsidRPr="004E0CAE">
            <w:rPr>
              <w:i/>
            </w:rPr>
            <w:t>NPJ Science of Food</w:t>
          </w:r>
          <w:r w:rsidRPr="004E0CAE">
            <w:t xml:space="preserve">, </w:t>
          </w:r>
          <w:r w:rsidRPr="004E0CAE">
            <w:rPr>
              <w:i/>
            </w:rPr>
            <w:t>2</w:t>
          </w:r>
          <w:r w:rsidRPr="004E0CAE">
            <w:t>, 23. https://doi.org/10.1038/s41538-018-0032-6</w:t>
          </w:r>
        </w:p>
        <w:p w14:paraId="572410B9" w14:textId="77777777" w:rsidR="004E0CAE" w:rsidRDefault="004E0CAE" w:rsidP="004E0CAE">
          <w:pPr>
            <w:pStyle w:val="CitaviBibliographyEntry"/>
          </w:pPr>
          <w:bookmarkStart w:id="59" w:name="_CTVL001587a21873a004799bed95d5e89c4c26a"/>
          <w:proofErr w:type="spellStart"/>
          <w:r>
            <w:t>Elsweiler</w:t>
          </w:r>
          <w:proofErr w:type="spellEnd"/>
          <w:r>
            <w:t>, D., Harvey, M., Ludwig, B., &amp; Said, A. (2015). Bringing the "healthy" into Food Recommenders.</w:t>
          </w:r>
          <w:bookmarkEnd w:id="59"/>
          <w:r>
            <w:t xml:space="preserve"> </w:t>
          </w:r>
          <w:r w:rsidRPr="004E0CAE">
            <w:rPr>
              <w:i/>
            </w:rPr>
            <w:t>DMRS</w:t>
          </w:r>
          <w:r w:rsidRPr="004E0CAE">
            <w:t>, 33–36.</w:t>
          </w:r>
        </w:p>
        <w:p w14:paraId="2B94A2DE" w14:textId="77777777" w:rsidR="004E0CAE" w:rsidRDefault="004E0CAE" w:rsidP="004E0CAE">
          <w:pPr>
            <w:pStyle w:val="CitaviBibliographyEntry"/>
          </w:pPr>
          <w:bookmarkStart w:id="60"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60"/>
          <w:r>
            <w:t xml:space="preserve"> </w:t>
          </w:r>
          <w:r w:rsidRPr="004E0CAE">
            <w:rPr>
              <w:i/>
            </w:rPr>
            <w:t xml:space="preserve">Proceedings of the 40th International </w:t>
          </w:r>
          <w:proofErr w:type="spellStart"/>
          <w:r w:rsidRPr="004E0CAE">
            <w:rPr>
              <w:i/>
            </w:rPr>
            <w:t>Acm</w:t>
          </w:r>
          <w:proofErr w:type="spellEnd"/>
          <w:r w:rsidRPr="004E0CAE">
            <w:rPr>
              <w:i/>
            </w:rPr>
            <w:t xml:space="preserve"> </w:t>
          </w:r>
          <w:proofErr w:type="spellStart"/>
          <w:r w:rsidRPr="004E0CAE">
            <w:rPr>
              <w:i/>
            </w:rPr>
            <w:t>Sigir</w:t>
          </w:r>
          <w:proofErr w:type="spellEnd"/>
          <w:r w:rsidRPr="004E0CAE">
            <w:rPr>
              <w:i/>
            </w:rPr>
            <w:t xml:space="preserve"> Conference on Research and Development in Information Retrieval</w:t>
          </w:r>
          <w:r w:rsidRPr="004E0CAE">
            <w:t>, 575–584. https://doi.org/10.1145/3077136.3080826</w:t>
          </w:r>
        </w:p>
        <w:p w14:paraId="7FCB6967" w14:textId="77777777" w:rsidR="004E0CAE" w:rsidRDefault="004E0CAE" w:rsidP="004E0CAE">
          <w:pPr>
            <w:pStyle w:val="CitaviBibliographyEntry"/>
          </w:pPr>
          <w:bookmarkStart w:id="61" w:name="_CTVL0017d5098728afc4d24bdb15a787f6f0e68"/>
          <w:r>
            <w:lastRenderedPageBreak/>
            <w:t>Firth, J. R. (1957). A synopsis of linguistic theory, 1930-1955.</w:t>
          </w:r>
          <w:bookmarkEnd w:id="61"/>
          <w:r>
            <w:t xml:space="preserve"> </w:t>
          </w:r>
          <w:r w:rsidRPr="004E0CAE">
            <w:rPr>
              <w:i/>
            </w:rPr>
            <w:t>Studies in Linguistic Analysis</w:t>
          </w:r>
          <w:r w:rsidRPr="004E0CAE">
            <w:t>.</w:t>
          </w:r>
        </w:p>
        <w:p w14:paraId="61F8DCC4" w14:textId="77777777" w:rsidR="004E0CAE" w:rsidRDefault="004E0CAE" w:rsidP="004E0CAE">
          <w:pPr>
            <w:pStyle w:val="CitaviBibliographyEntry"/>
          </w:pPr>
          <w:bookmarkStart w:id="62"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2"/>
          <w:r>
            <w:t xml:space="preserve"> </w:t>
          </w:r>
          <w:r w:rsidRPr="004E0CAE">
            <w:rPr>
              <w:i/>
            </w:rPr>
            <w:t>Proceedings of the 15th International Conference on Intelligent User Interfaces</w:t>
          </w:r>
          <w:r w:rsidRPr="004E0CAE">
            <w:t>, 321–324. https://doi.org/10.1145/1719970.1720021</w:t>
          </w:r>
        </w:p>
        <w:p w14:paraId="7FB5A070" w14:textId="77777777" w:rsidR="004E0CAE" w:rsidRDefault="004E0CAE" w:rsidP="004E0CAE">
          <w:pPr>
            <w:pStyle w:val="CitaviBibliographyEntry"/>
          </w:pPr>
          <w:bookmarkStart w:id="63" w:name="_CTVL0016d6a8d7c1f824142897556188f974942"/>
          <w:proofErr w:type="spellStart"/>
          <w:r>
            <w:t>Frummet</w:t>
          </w:r>
          <w:proofErr w:type="spellEnd"/>
          <w:r>
            <w:t xml:space="preserve">, A., </w:t>
          </w:r>
          <w:proofErr w:type="spellStart"/>
          <w:r>
            <w:t>Elsweiler</w:t>
          </w:r>
          <w:proofErr w:type="spellEnd"/>
          <w:r>
            <w:t>, D., &amp; Ludwig, B. (2021, December 9).</w:t>
          </w:r>
          <w:bookmarkEnd w:id="63"/>
          <w:r>
            <w:t xml:space="preserve"> </w:t>
          </w:r>
          <w:r w:rsidRPr="004E0CAE">
            <w:rPr>
              <w:i/>
            </w:rPr>
            <w:t>"What can I cook with these ingredients?" -- Understanding cooking-related information needs in conversational search</w:t>
          </w:r>
          <w:r w:rsidRPr="004E0CAE">
            <w:t xml:space="preserve">. http://arxiv.org/pdf/2112.04788v2 </w:t>
          </w:r>
        </w:p>
        <w:p w14:paraId="591F3ACA" w14:textId="77777777" w:rsidR="004E0CAE" w:rsidRDefault="004E0CAE" w:rsidP="004E0CAE">
          <w:pPr>
            <w:pStyle w:val="CitaviBibliographyEntry"/>
          </w:pPr>
          <w:bookmarkStart w:id="64"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4"/>
          <w:r>
            <w:t xml:space="preserve"> </w:t>
          </w:r>
          <w:r w:rsidRPr="004E0CAE">
            <w:rPr>
              <w:i/>
            </w:rPr>
            <w:t>Cognitive Systems Research</w:t>
          </w:r>
          <w:r w:rsidRPr="004E0CAE">
            <w:t xml:space="preserve">, </w:t>
          </w:r>
          <w:r w:rsidRPr="004E0CAE">
            <w:rPr>
              <w:i/>
            </w:rPr>
            <w:t>1</w:t>
          </w:r>
          <w:r w:rsidRPr="004E0CAE">
            <w:t>(1), 35–51. https://doi.org/10.1016/S1389-0417(99)00005-4</w:t>
          </w:r>
        </w:p>
        <w:p w14:paraId="17E4EC99" w14:textId="77777777" w:rsidR="004E0CAE" w:rsidRDefault="004E0CAE" w:rsidP="004E0CAE">
          <w:pPr>
            <w:pStyle w:val="CitaviBibliographyEntry"/>
          </w:pPr>
          <w:bookmarkStart w:id="65"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5"/>
          <w:r>
            <w:t xml:space="preserve"> </w:t>
          </w:r>
          <w:r w:rsidRPr="004E0CAE">
            <w:rPr>
              <w:i/>
            </w:rPr>
            <w:t>Don't Stop Pretraining: Adapt Language Models to Domains and Tasks</w:t>
          </w:r>
          <w:r w:rsidRPr="004E0CAE">
            <w:t xml:space="preserve">. http://arxiv.org/pdf/2004.10964v3 </w:t>
          </w:r>
        </w:p>
        <w:p w14:paraId="4B50B09C" w14:textId="77777777" w:rsidR="004E0CAE" w:rsidRDefault="004E0CAE" w:rsidP="004E0CAE">
          <w:pPr>
            <w:pStyle w:val="CitaviBibliographyEntry"/>
          </w:pPr>
          <w:bookmarkStart w:id="66" w:name="_CTVL001733e9035436e496db6203d4b88b0a7ce"/>
          <w:r>
            <w:t>Harris, Z. S. (1954). Distributional Structure.</w:t>
          </w:r>
          <w:bookmarkEnd w:id="66"/>
          <w:r>
            <w:t xml:space="preserve"> </w:t>
          </w:r>
          <w:r w:rsidRPr="004E0CAE">
            <w:rPr>
              <w:i/>
            </w:rPr>
            <w:t>WORD</w:t>
          </w:r>
          <w:r w:rsidRPr="004E0CAE">
            <w:t xml:space="preserve">, </w:t>
          </w:r>
          <w:r w:rsidRPr="004E0CAE">
            <w:rPr>
              <w:i/>
            </w:rPr>
            <w:t>10</w:t>
          </w:r>
          <w:r w:rsidRPr="004E0CAE">
            <w:t>(2-3), 146–162. https://doi.org/10.1080/00437956.1954.11659520</w:t>
          </w:r>
        </w:p>
        <w:p w14:paraId="7B563FD3" w14:textId="77777777" w:rsidR="004E0CAE" w:rsidRDefault="004E0CAE" w:rsidP="004E0CAE">
          <w:pPr>
            <w:pStyle w:val="CitaviBibliographyEntry"/>
          </w:pPr>
          <w:bookmarkStart w:id="67"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67"/>
          <w:r>
            <w:t xml:space="preserve"> </w:t>
          </w:r>
          <w:r w:rsidRPr="004E0CAE">
            <w:rPr>
              <w:i/>
            </w:rPr>
            <w:t>Neural Computation</w:t>
          </w:r>
          <w:r w:rsidRPr="004E0CAE">
            <w:t xml:space="preserve">, </w:t>
          </w:r>
          <w:r w:rsidRPr="004E0CAE">
            <w:rPr>
              <w:i/>
            </w:rPr>
            <w:t>9</w:t>
          </w:r>
          <w:r w:rsidRPr="004E0CAE">
            <w:t>(8), 1735–1780.</w:t>
          </w:r>
        </w:p>
        <w:p w14:paraId="1E89108A" w14:textId="77777777" w:rsidR="004E0CAE" w:rsidRDefault="004E0CAE" w:rsidP="004E0CAE">
          <w:pPr>
            <w:pStyle w:val="CitaviBibliographyEntry"/>
          </w:pPr>
          <w:bookmarkStart w:id="68" w:name="_CTVL0011fbaf3f229d44004bfd02dd833ba3edc"/>
          <w:r>
            <w:t>Howard, J., &amp; Ruder, S. (2018, January 18).</w:t>
          </w:r>
          <w:bookmarkEnd w:id="68"/>
          <w:r>
            <w:t xml:space="preserve"> </w:t>
          </w:r>
          <w:r w:rsidRPr="004E0CAE">
            <w:rPr>
              <w:i/>
            </w:rPr>
            <w:t>Universal Language Model Fine-tuning for Text Classification</w:t>
          </w:r>
          <w:r w:rsidRPr="004E0CAE">
            <w:t xml:space="preserve">. http://arxiv.org/pdf/1801.06146v5 </w:t>
          </w:r>
        </w:p>
        <w:p w14:paraId="018D87FC" w14:textId="77777777" w:rsidR="004E0CAE" w:rsidRDefault="004E0CAE" w:rsidP="004E0CAE">
          <w:pPr>
            <w:pStyle w:val="CitaviBibliographyEntry"/>
          </w:pPr>
          <w:bookmarkStart w:id="69" w:name="_CTVL001027507413e9f4f8a94b14381aff27aae"/>
          <w:r>
            <w:t>Huffman, S. (2019).</w:t>
          </w:r>
          <w:bookmarkEnd w:id="69"/>
          <w:r>
            <w:t xml:space="preserve"> </w:t>
          </w:r>
          <w:r w:rsidRPr="004E0CAE">
            <w:rPr>
              <w:i/>
            </w:rPr>
            <w:t xml:space="preserve">Here’s how the Google Assistant became more helpful in 2018. </w:t>
          </w:r>
          <w:r w:rsidRPr="004E0CAE">
            <w:t>Google. https://www.blog.google/products/assistant/heres-how-google-assistant-became-more-helpful-2018/</w:t>
          </w:r>
        </w:p>
        <w:p w14:paraId="35C2BC0F" w14:textId="77777777" w:rsidR="004E0CAE" w:rsidRDefault="004E0CAE" w:rsidP="004E0CAE">
          <w:pPr>
            <w:pStyle w:val="CitaviBibliographyEntry"/>
          </w:pPr>
          <w:bookmarkStart w:id="70" w:name="_CTVL0018bdb1a28ed4e4e6791e1bcbab4aebf6f"/>
          <w:proofErr w:type="spellStart"/>
          <w:r>
            <w:t>Joos</w:t>
          </w:r>
          <w:proofErr w:type="spellEnd"/>
          <w:r>
            <w:t>, M. (1950). Description of Language Design.</w:t>
          </w:r>
          <w:bookmarkEnd w:id="70"/>
          <w:r>
            <w:t xml:space="preserve"> </w:t>
          </w:r>
          <w:r w:rsidRPr="004E0CAE">
            <w:rPr>
              <w:i/>
            </w:rPr>
            <w:t>The Journal of the Acoustical Society of America</w:t>
          </w:r>
          <w:r w:rsidRPr="004E0CAE">
            <w:t xml:space="preserve">, </w:t>
          </w:r>
          <w:r w:rsidRPr="004E0CAE">
            <w:rPr>
              <w:i/>
            </w:rPr>
            <w:t>22</w:t>
          </w:r>
          <w:r w:rsidRPr="004E0CAE">
            <w:t>(6), 701–707. https://doi.org/10.1121/1.1906674</w:t>
          </w:r>
        </w:p>
        <w:p w14:paraId="686A89CF" w14:textId="77777777" w:rsidR="004E0CAE" w:rsidRDefault="004E0CAE" w:rsidP="004E0CAE">
          <w:pPr>
            <w:pStyle w:val="CitaviBibliographyEntry"/>
          </w:pPr>
          <w:bookmarkStart w:id="71" w:name="_CTVL001783c4f04883e41eca8eb5bea7a19aef7"/>
          <w:proofErr w:type="spellStart"/>
          <w:r>
            <w:t>Jurafsky</w:t>
          </w:r>
          <w:proofErr w:type="spellEnd"/>
          <w:r>
            <w:t>, D., &amp; Martin, J. H. (Eds.). (2021).</w:t>
          </w:r>
          <w:bookmarkEnd w:id="71"/>
          <w:r>
            <w:t xml:space="preserve"> </w:t>
          </w:r>
          <w:r w:rsidRPr="004E0CAE">
            <w:rPr>
              <w:i/>
            </w:rPr>
            <w:t>Speech and Language Processing: 3rd ed. draft</w:t>
          </w:r>
          <w:r w:rsidRPr="004E0CAE">
            <w:t xml:space="preserve">. https://web.stanford.edu/~jurafsky/slp3/ </w:t>
          </w:r>
        </w:p>
        <w:p w14:paraId="31B1633E" w14:textId="77777777" w:rsidR="004E0CAE" w:rsidRDefault="004E0CAE" w:rsidP="004E0CAE">
          <w:pPr>
            <w:pStyle w:val="CitaviBibliographyEntry"/>
          </w:pPr>
          <w:bookmarkStart w:id="72" w:name="_CTVL0018acb885677a24c9e8aade94cfcbf073a"/>
          <w:r>
            <w:t>Kobayashi, S. (2018).</w:t>
          </w:r>
          <w:bookmarkEnd w:id="72"/>
          <w:r>
            <w:t xml:space="preserve"> </w:t>
          </w:r>
          <w:r w:rsidRPr="004E0CAE">
            <w:rPr>
              <w:i/>
            </w:rPr>
            <w:t xml:space="preserve">Homemade </w:t>
          </w:r>
          <w:proofErr w:type="spellStart"/>
          <w:r w:rsidRPr="004E0CAE">
            <w:rPr>
              <w:i/>
            </w:rPr>
            <w:t>BookCorpus</w:t>
          </w:r>
          <w:proofErr w:type="spellEnd"/>
          <w:r w:rsidRPr="004E0CAE">
            <w:t>. https://github.com/BIGBALLON/cifar-10-cnn</w:t>
          </w:r>
        </w:p>
        <w:p w14:paraId="2171D3D2" w14:textId="77777777" w:rsidR="004E0CAE" w:rsidRDefault="004E0CAE" w:rsidP="004E0CAE">
          <w:pPr>
            <w:pStyle w:val="CitaviBibliographyEntry"/>
          </w:pPr>
          <w:bookmarkStart w:id="73"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3"/>
          <w:r>
            <w:t xml:space="preserve"> </w:t>
          </w:r>
          <w:r w:rsidRPr="004E0CAE">
            <w:rPr>
              <w:i/>
            </w:rPr>
            <w:lastRenderedPageBreak/>
            <w:t>Bioinformatics (Oxford, England)</w:t>
          </w:r>
          <w:r w:rsidRPr="004E0CAE">
            <w:t xml:space="preserve">, </w:t>
          </w:r>
          <w:r w:rsidRPr="004E0CAE">
            <w:rPr>
              <w:i/>
            </w:rPr>
            <w:t>36</w:t>
          </w:r>
          <w:r w:rsidRPr="004E0CAE">
            <w:t>(4), 1234–1240. https://doi.org/10.1093/bioinformatics/btz682</w:t>
          </w:r>
        </w:p>
        <w:p w14:paraId="7C6FB815" w14:textId="77777777" w:rsidR="004E0CAE" w:rsidRDefault="004E0CAE" w:rsidP="004E0CAE">
          <w:pPr>
            <w:pStyle w:val="CitaviBibliographyEntry"/>
          </w:pPr>
          <w:bookmarkStart w:id="74"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74"/>
          <w:r>
            <w:t xml:space="preserve"> </w:t>
          </w:r>
          <w:r w:rsidRPr="004E0CAE">
            <w:rPr>
              <w:i/>
            </w:rPr>
            <w:t>Proceedings of the 2016 Conference of the North American Chapter of the Association for Computational Linguistics: Human Language Technologies</w:t>
          </w:r>
          <w:r w:rsidRPr="004E0CAE">
            <w:t>, 681–691. https://doi.org/10.18653/v1/N16-1082</w:t>
          </w:r>
        </w:p>
        <w:p w14:paraId="2797239A" w14:textId="77777777" w:rsidR="004E0CAE" w:rsidRDefault="004E0CAE" w:rsidP="004E0CAE">
          <w:pPr>
            <w:pStyle w:val="CitaviBibliographyEntry"/>
          </w:pPr>
          <w:bookmarkStart w:id="75" w:name="_CTVL001f0bb561c7c4444e19981046d101fcec6"/>
          <w:r>
            <w:t xml:space="preserve">Lin, Z., Feng, M., Santos, C. N. d., Yu, M., Xiang, B., Zhou, B., &amp; </w:t>
          </w:r>
          <w:proofErr w:type="spellStart"/>
          <w:r>
            <w:t>Bengio</w:t>
          </w:r>
          <w:proofErr w:type="spellEnd"/>
          <w:r>
            <w:t>, Y. (2017, March 9).</w:t>
          </w:r>
          <w:bookmarkEnd w:id="75"/>
          <w:r>
            <w:t xml:space="preserve"> </w:t>
          </w:r>
          <w:r w:rsidRPr="004E0CAE">
            <w:rPr>
              <w:i/>
            </w:rPr>
            <w:t>A Structured Self-</w:t>
          </w:r>
          <w:proofErr w:type="gramStart"/>
          <w:r w:rsidRPr="004E0CAE">
            <w:rPr>
              <w:i/>
            </w:rPr>
            <w:t>attentive</w:t>
          </w:r>
          <w:proofErr w:type="gramEnd"/>
          <w:r w:rsidRPr="004E0CAE">
            <w:rPr>
              <w:i/>
            </w:rPr>
            <w:t xml:space="preserve"> Sentence Embedding</w:t>
          </w:r>
          <w:r w:rsidRPr="004E0CAE">
            <w:t xml:space="preserve">. http://arxiv.org/pdf/1703.03130v1 </w:t>
          </w:r>
        </w:p>
        <w:p w14:paraId="725B1E67" w14:textId="77777777" w:rsidR="004E0CAE" w:rsidRDefault="004E0CAE" w:rsidP="004E0CAE">
          <w:pPr>
            <w:pStyle w:val="CitaviBibliographyEntry"/>
          </w:pPr>
          <w:bookmarkStart w:id="76" w:name="_CTVL00113d786617c9e4fbca767ab10ecd67202"/>
          <w:r>
            <w:t>Luong, M.-T., Pham, H., &amp; Manning, C. D. (2015, August 17).</w:t>
          </w:r>
          <w:bookmarkEnd w:id="76"/>
          <w:r>
            <w:t xml:space="preserve"> </w:t>
          </w:r>
          <w:r w:rsidRPr="004E0CAE">
            <w:rPr>
              <w:i/>
            </w:rPr>
            <w:t>Effective Approaches to Attention-based Neural Machine Translation</w:t>
          </w:r>
          <w:r w:rsidRPr="004E0CAE">
            <w:t xml:space="preserve">. http://arxiv.org/pdf/1508.04025v5 </w:t>
          </w:r>
        </w:p>
        <w:p w14:paraId="0EFB5941" w14:textId="77777777" w:rsidR="004E0CAE" w:rsidRDefault="004E0CAE" w:rsidP="004E0CAE">
          <w:pPr>
            <w:pStyle w:val="CitaviBibliographyEntry"/>
          </w:pPr>
          <w:bookmarkStart w:id="77"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77"/>
          <w:r>
            <w:t xml:space="preserve"> </w:t>
          </w:r>
          <w:r w:rsidRPr="004E0CAE">
            <w:rPr>
              <w:i/>
            </w:rPr>
            <w:t>IEEE Transactions on Pattern Analysis and Machine Intelligence</w:t>
          </w:r>
          <w:r w:rsidRPr="004E0CAE">
            <w:t xml:space="preserve">, </w:t>
          </w:r>
          <w:r w:rsidRPr="004E0CAE">
            <w:rPr>
              <w:i/>
            </w:rPr>
            <w:t>43</w:t>
          </w:r>
          <w:r w:rsidRPr="004E0CAE">
            <w:t>(1), 187–203. https://doi.org/10.1109/TPAMI.2019.2927476</w:t>
          </w:r>
        </w:p>
        <w:p w14:paraId="5E578FD4" w14:textId="77777777" w:rsidR="004E0CAE" w:rsidRDefault="004E0CAE" w:rsidP="004E0CAE">
          <w:pPr>
            <w:pStyle w:val="CitaviBibliographyEntry"/>
          </w:pPr>
          <w:bookmarkStart w:id="78" w:name="_CTVL00142ce2f6e57b44203a4ab18737e6d1ff6"/>
          <w:proofErr w:type="spellStart"/>
          <w:r>
            <w:t>McTear</w:t>
          </w:r>
          <w:proofErr w:type="spellEnd"/>
          <w:r>
            <w:t>, M. (2020). Conversational AI: Dialogue Systems, Conversational Agents, and Chatbots.</w:t>
          </w:r>
          <w:bookmarkEnd w:id="78"/>
          <w:r>
            <w:t xml:space="preserve"> </w:t>
          </w:r>
          <w:r w:rsidRPr="004E0CAE">
            <w:rPr>
              <w:i/>
            </w:rPr>
            <w:t>Synthesis Lectures on Human Language Technologies</w:t>
          </w:r>
          <w:r w:rsidRPr="004E0CAE">
            <w:t xml:space="preserve">, </w:t>
          </w:r>
          <w:r w:rsidRPr="004E0CAE">
            <w:rPr>
              <w:i/>
            </w:rPr>
            <w:t>13</w:t>
          </w:r>
          <w:r w:rsidRPr="004E0CAE">
            <w:t>(3), 1–251. https://doi.org/10.2200/S01060ED1V01Y202010HLT048</w:t>
          </w:r>
        </w:p>
        <w:p w14:paraId="588026FD" w14:textId="77777777" w:rsidR="004E0CAE" w:rsidRDefault="004E0CAE" w:rsidP="004E0CAE">
          <w:pPr>
            <w:pStyle w:val="CitaviBibliographyEntry"/>
          </w:pPr>
          <w:bookmarkStart w:id="79"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79"/>
          <w:r>
            <w:t xml:space="preserve"> </w:t>
          </w:r>
          <w:r w:rsidRPr="004E0CAE">
            <w:rPr>
              <w:i/>
            </w:rPr>
            <w:t>Pointer Sentinel Mixture Models</w:t>
          </w:r>
          <w:r w:rsidRPr="004E0CAE">
            <w:t xml:space="preserve">. http://arxiv.org/pdf/1609.07843v1 </w:t>
          </w:r>
        </w:p>
        <w:p w14:paraId="762A5D6C" w14:textId="77777777" w:rsidR="004E0CAE" w:rsidRDefault="004E0CAE" w:rsidP="004E0CAE">
          <w:pPr>
            <w:pStyle w:val="CitaviBibliographyEntry"/>
          </w:pPr>
          <w:bookmarkStart w:id="80" w:name="_CTVL001d2b8d663a33d41be8054fa67be122288"/>
          <w:proofErr w:type="spellStart"/>
          <w:r>
            <w:t>Mikolov</w:t>
          </w:r>
          <w:proofErr w:type="spellEnd"/>
          <w:r>
            <w:t xml:space="preserve">, T., Chen, K., </w:t>
          </w:r>
          <w:proofErr w:type="spellStart"/>
          <w:r>
            <w:t>Corrado</w:t>
          </w:r>
          <w:proofErr w:type="spellEnd"/>
          <w:r>
            <w:t>, G., &amp; Dean, J. (2013, January 16).</w:t>
          </w:r>
          <w:bookmarkEnd w:id="80"/>
          <w:r>
            <w:t xml:space="preserve"> </w:t>
          </w:r>
          <w:r w:rsidRPr="004E0CAE">
            <w:rPr>
              <w:i/>
            </w:rPr>
            <w:t>Efficient Estimation of Word Representations in Vector Space</w:t>
          </w:r>
          <w:r w:rsidRPr="004E0CAE">
            <w:t xml:space="preserve">. http://arxiv.org/pdf/1301.3781v3 </w:t>
          </w:r>
        </w:p>
        <w:p w14:paraId="3587E6E3" w14:textId="77777777" w:rsidR="004E0CAE" w:rsidRDefault="004E0CAE" w:rsidP="004E0CAE">
          <w:pPr>
            <w:pStyle w:val="CitaviBibliographyEntry"/>
          </w:pPr>
          <w:bookmarkStart w:id="81"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1"/>
          <w:r>
            <w:t xml:space="preserve"> </w:t>
          </w:r>
          <w:r w:rsidRPr="004E0CAE">
            <w:rPr>
              <w:i/>
            </w:rPr>
            <w:t>Advances in Neural Information Processing Systems</w:t>
          </w:r>
          <w:r w:rsidRPr="004E0CAE">
            <w:t xml:space="preserve">, </w:t>
          </w:r>
          <w:r w:rsidRPr="004E0CAE">
            <w:rPr>
              <w:i/>
            </w:rPr>
            <w:t>26</w:t>
          </w:r>
          <w:r w:rsidRPr="004E0CAE">
            <w:t>.</w:t>
          </w:r>
        </w:p>
        <w:p w14:paraId="483B6FA4" w14:textId="77777777" w:rsidR="004E0CAE" w:rsidRDefault="004E0CAE" w:rsidP="004E0CAE">
          <w:pPr>
            <w:pStyle w:val="CitaviBibliographyEntry"/>
          </w:pPr>
          <w:bookmarkStart w:id="82"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583836B9" w14:textId="77777777" w:rsidR="004E0CAE" w:rsidRDefault="004E0CAE" w:rsidP="004E0CAE">
          <w:pPr>
            <w:pStyle w:val="CitaviBibliographyEntry"/>
          </w:pPr>
          <w:bookmarkStart w:id="83" w:name="_CTVL001f9dde694b67141c48b1846218693253b"/>
          <w:bookmarkEnd w:id="82"/>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3"/>
          <w:r>
            <w:t xml:space="preserve"> </w:t>
          </w:r>
          <w:r w:rsidRPr="004E0CAE">
            <w:rPr>
              <w:i/>
            </w:rPr>
            <w:t xml:space="preserve">Communications in Computer and Information Science. Knowledge and Systems Sciences </w:t>
          </w:r>
          <w:r w:rsidRPr="004E0CAE">
            <w:t>(Vol. 780, pp. 38–52). Springer Singapore. https://doi.org/10.1007/978-981-10-6989-5_4</w:t>
          </w:r>
        </w:p>
        <w:p w14:paraId="7776D082" w14:textId="77777777" w:rsidR="004E0CAE" w:rsidRDefault="004E0CAE" w:rsidP="004E0CAE">
          <w:pPr>
            <w:pStyle w:val="CitaviBibliographyEntry"/>
          </w:pPr>
          <w:bookmarkStart w:id="84" w:name="_CTVL001f76278c06ff744d8b0bb5c1d15ed7627"/>
          <w:r>
            <w:lastRenderedPageBreak/>
            <w:t xml:space="preserve">Parikh, A. P., </w:t>
          </w:r>
          <w:proofErr w:type="spellStart"/>
          <w:r>
            <w:t>Täckström</w:t>
          </w:r>
          <w:proofErr w:type="spellEnd"/>
          <w:r>
            <w:t xml:space="preserve">, O., Das, D., &amp; </w:t>
          </w:r>
          <w:proofErr w:type="spellStart"/>
          <w:r>
            <w:t>Uszkoreit</w:t>
          </w:r>
          <w:proofErr w:type="spellEnd"/>
          <w:r>
            <w:t>, J. (2016, June 6).</w:t>
          </w:r>
          <w:bookmarkEnd w:id="84"/>
          <w:r>
            <w:t xml:space="preserve"> </w:t>
          </w:r>
          <w:r w:rsidRPr="004E0CAE">
            <w:rPr>
              <w:i/>
            </w:rPr>
            <w:t>A Decomposable Attention Model for Natural Language Inference</w:t>
          </w:r>
          <w:r w:rsidRPr="004E0CAE">
            <w:t xml:space="preserve">. http://arxiv.org/pdf/1606.01933v2 </w:t>
          </w:r>
        </w:p>
        <w:p w14:paraId="7FD69946" w14:textId="77777777" w:rsidR="004E0CAE" w:rsidRDefault="004E0CAE" w:rsidP="004E0CAE">
          <w:pPr>
            <w:pStyle w:val="CitaviBibliographyEntry"/>
          </w:pPr>
          <w:bookmarkStart w:id="85"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85"/>
          <w:r>
            <w:t xml:space="preserve"> </w:t>
          </w:r>
          <w:r w:rsidRPr="004E0CAE">
            <w:rPr>
              <w:i/>
            </w:rPr>
            <w:t>A Deep Reinforced Model for Abstractive Summarization</w:t>
          </w:r>
          <w:r w:rsidRPr="004E0CAE">
            <w:t xml:space="preserve">. http://arxiv.org/pdf/1705.04304v3 </w:t>
          </w:r>
        </w:p>
        <w:p w14:paraId="0768AE28" w14:textId="77777777" w:rsidR="004E0CAE" w:rsidRDefault="004E0CAE" w:rsidP="004E0CAE">
          <w:pPr>
            <w:pStyle w:val="CitaviBibliographyEntry"/>
          </w:pPr>
          <w:bookmarkStart w:id="86"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86"/>
          <w:r>
            <w:t xml:space="preserve"> </w:t>
          </w:r>
          <w:r w:rsidRPr="004E0CAE">
            <w:rPr>
              <w:i/>
            </w:rPr>
            <w:t xml:space="preserve">Proceedings of the 14th International Joint Conference on Biomedical Engineering Systems and Technologies </w:t>
          </w:r>
          <w:r w:rsidRPr="004E0CAE">
            <w:t>(pp. 67–77). SCITEPRESS - Science and Technology Publications. https://doi.org/10.5220/0010202000670077</w:t>
          </w:r>
        </w:p>
        <w:p w14:paraId="63609B82" w14:textId="77777777" w:rsidR="004E0CAE" w:rsidRDefault="004E0CAE" w:rsidP="004E0CAE">
          <w:pPr>
            <w:pStyle w:val="CitaviBibliographyEntry"/>
          </w:pPr>
          <w:bookmarkStart w:id="87" w:name="_CTVL001dab7c42edd424bfda1af331d165e506a"/>
          <w:r>
            <w:t xml:space="preserve">Pennington, J., </w:t>
          </w:r>
          <w:proofErr w:type="spellStart"/>
          <w:r>
            <w:t>Socher</w:t>
          </w:r>
          <w:proofErr w:type="spellEnd"/>
          <w:r>
            <w:t>, R., &amp; Manning, C. (2014, October). Glove: Global Vectors for Word Representation.</w:t>
          </w:r>
          <w:bookmarkEnd w:id="87"/>
          <w:r>
            <w:t xml:space="preserve"> </w:t>
          </w:r>
          <w:r w:rsidRPr="004E0CAE">
            <w:rPr>
              <w:i/>
            </w:rPr>
            <w:t>Proceedings of the 2014 Conference on Empirical Methods in Natural Language Processing (EMNLP)</w:t>
          </w:r>
          <w:r w:rsidRPr="004E0CAE">
            <w:t>, 1532–1543. https://doi.org/10.3115/v1/D14-1162</w:t>
          </w:r>
        </w:p>
        <w:p w14:paraId="2183863F" w14:textId="77777777" w:rsidR="004E0CAE" w:rsidRDefault="004E0CAE" w:rsidP="004E0CAE">
          <w:pPr>
            <w:pStyle w:val="CitaviBibliographyEntry"/>
          </w:pPr>
          <w:bookmarkStart w:id="88"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88"/>
          <w:r>
            <w:t xml:space="preserve"> </w:t>
          </w:r>
          <w:r w:rsidRPr="004E0CAE">
            <w:rPr>
              <w:i/>
            </w:rPr>
            <w:t>Deep contextualized word representations</w:t>
          </w:r>
          <w:r w:rsidRPr="004E0CAE">
            <w:t xml:space="preserve">. http://arxiv.org/pdf/1802.05365v2 </w:t>
          </w:r>
        </w:p>
        <w:p w14:paraId="6448A0A6" w14:textId="77777777" w:rsidR="004E0CAE" w:rsidRDefault="004E0CAE" w:rsidP="004E0CAE">
          <w:pPr>
            <w:pStyle w:val="CitaviBibliographyEntry"/>
          </w:pPr>
          <w:bookmarkStart w:id="89"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89"/>
          <w:r>
            <w:t xml:space="preserve"> </w:t>
          </w:r>
          <w:r w:rsidRPr="004E0CAE">
            <w:rPr>
              <w:i/>
            </w:rPr>
            <w:t>ICPRAM</w:t>
          </w:r>
          <w:r w:rsidRPr="004E0CAE">
            <w:t>, 915–922.</w:t>
          </w:r>
        </w:p>
        <w:p w14:paraId="7F704F5F" w14:textId="77777777" w:rsidR="004E0CAE" w:rsidRDefault="004E0CAE" w:rsidP="004E0CAE">
          <w:pPr>
            <w:pStyle w:val="CitaviBibliographyEntry"/>
          </w:pPr>
          <w:bookmarkStart w:id="90"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0"/>
          <w:r>
            <w:t xml:space="preserve"> </w:t>
          </w:r>
          <w:proofErr w:type="spellStart"/>
          <w:r w:rsidRPr="004E0CAE">
            <w:rPr>
              <w:i/>
            </w:rPr>
            <w:t>Foodontomap</w:t>
          </w:r>
          <w:proofErr w:type="spellEnd"/>
          <w:r w:rsidRPr="004E0CAE">
            <w:rPr>
              <w:i/>
            </w:rPr>
            <w:t xml:space="preserve">: Linking Food Concepts across different Food Ontologies. </w:t>
          </w:r>
          <w:r w:rsidRPr="004E0CAE">
            <w:t>https://doi.org/10.5281/zenodo.2635437</w:t>
          </w:r>
        </w:p>
        <w:p w14:paraId="73893F64" w14:textId="77777777" w:rsidR="004E0CAE" w:rsidRDefault="004E0CAE" w:rsidP="004E0CAE">
          <w:pPr>
            <w:pStyle w:val="CitaviBibliographyEntry"/>
          </w:pPr>
          <w:bookmarkStart w:id="91"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91"/>
          <w:r>
            <w:t xml:space="preserve"> </w:t>
          </w:r>
          <w:r w:rsidRPr="004E0CAE">
            <w:rPr>
              <w:i/>
            </w:rPr>
            <w:t>Database : The Journal of Biological Databases and Curation</w:t>
          </w:r>
          <w:r w:rsidRPr="004E0CAE">
            <w:t xml:space="preserve">, </w:t>
          </w:r>
          <w:r w:rsidRPr="004E0CAE">
            <w:rPr>
              <w:i/>
            </w:rPr>
            <w:t xml:space="preserve">2019. </w:t>
          </w:r>
          <w:r w:rsidRPr="004E0CAE">
            <w:t>https://doi.org/10.1093/database/baz121</w:t>
          </w:r>
        </w:p>
        <w:p w14:paraId="175A0FD2" w14:textId="77777777" w:rsidR="004E0CAE" w:rsidRDefault="004E0CAE" w:rsidP="004E0CAE">
          <w:pPr>
            <w:pStyle w:val="CitaviBibliographyEntry"/>
            <w:rPr>
              <w:i/>
            </w:rPr>
          </w:pPr>
          <w:bookmarkStart w:id="92"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92"/>
          <w:r>
            <w:t xml:space="preserve"> </w:t>
          </w:r>
          <w:r w:rsidRPr="004E0CAE">
            <w:rPr>
              <w:i/>
            </w:rPr>
            <w:t xml:space="preserve">Improving language understanding by generative pre-training. </w:t>
          </w:r>
        </w:p>
        <w:p w14:paraId="4047FAF5" w14:textId="77777777" w:rsidR="004E0CAE" w:rsidRDefault="004E0CAE" w:rsidP="004E0CAE">
          <w:pPr>
            <w:pStyle w:val="CitaviBibliographyEntry"/>
          </w:pPr>
          <w:bookmarkStart w:id="93" w:name="_CTVL00121eb4d376cb94afb8e63b347fa6d17e5"/>
          <w:r>
            <w:t>Ramshaw, L. A., &amp; Marcus, M. P. (1999). Text chunking using transformation-based learning.</w:t>
          </w:r>
          <w:bookmarkEnd w:id="93"/>
          <w:r>
            <w:t xml:space="preserve"> </w:t>
          </w:r>
          <w:r w:rsidRPr="004E0CAE">
            <w:rPr>
              <w:i/>
            </w:rPr>
            <w:t>Natural Language Processing Using Very Large Corpora</w:t>
          </w:r>
          <w:r w:rsidRPr="004E0CAE">
            <w:t>, 157–176.</w:t>
          </w:r>
        </w:p>
        <w:p w14:paraId="6F36CDBE" w14:textId="77777777" w:rsidR="004E0CAE" w:rsidRDefault="004E0CAE" w:rsidP="004E0CAE">
          <w:pPr>
            <w:pStyle w:val="CitaviBibliographyEntry"/>
          </w:pPr>
          <w:bookmarkStart w:id="94" w:name="_CTVL0014a39f66b793a4bbaa4d39c041e64b885"/>
          <w:r>
            <w:t>Rush, A. M. (2018, July). The Annotated Transformer.</w:t>
          </w:r>
          <w:bookmarkEnd w:id="94"/>
          <w:r>
            <w:t xml:space="preserve"> </w:t>
          </w:r>
          <w:r w:rsidRPr="004E0CAE">
            <w:rPr>
              <w:i/>
            </w:rPr>
            <w:t xml:space="preserve">Proceedings of Workshop for NLP </w:t>
          </w:r>
          <w:proofErr w:type="gramStart"/>
          <w:r w:rsidRPr="004E0CAE">
            <w:rPr>
              <w:i/>
            </w:rPr>
            <w:t>Open Source</w:t>
          </w:r>
          <w:proofErr w:type="gramEnd"/>
          <w:r w:rsidRPr="004E0CAE">
            <w:rPr>
              <w:i/>
            </w:rPr>
            <w:t xml:space="preserve"> Software (NLP-OSS)</w:t>
          </w:r>
          <w:r w:rsidRPr="004E0CAE">
            <w:t>, 52–60. https://doi.org/10.18653/v1/W18-2509</w:t>
          </w:r>
        </w:p>
        <w:p w14:paraId="57319D99" w14:textId="77777777" w:rsidR="004E0CAE" w:rsidRDefault="004E0CAE" w:rsidP="004E0CAE">
          <w:pPr>
            <w:pStyle w:val="CitaviBibliographyEntry"/>
          </w:pPr>
          <w:bookmarkStart w:id="95"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xml:space="preserve">, T. (2021). A Fine-Tuned Bidirectional Encoder Representations </w:t>
          </w:r>
          <w:proofErr w:type="gramStart"/>
          <w:r>
            <w:t>From</w:t>
          </w:r>
          <w:proofErr w:type="gramEnd"/>
          <w:r>
            <w:t xml:space="preserve"> Transformers Model for </w:t>
          </w:r>
          <w:r>
            <w:lastRenderedPageBreak/>
            <w:t>Food Named-Entity Recognition: Algorithm Development and Validation.</w:t>
          </w:r>
          <w:bookmarkEnd w:id="95"/>
          <w:r>
            <w:t xml:space="preserve"> </w:t>
          </w:r>
          <w:r w:rsidRPr="004E0CAE">
            <w:rPr>
              <w:i/>
            </w:rPr>
            <w:t>Journal of Medical Internet Research</w:t>
          </w:r>
          <w:r w:rsidRPr="004E0CAE">
            <w:t xml:space="preserve">, </w:t>
          </w:r>
          <w:r w:rsidRPr="004E0CAE">
            <w:rPr>
              <w:i/>
            </w:rPr>
            <w:t>23</w:t>
          </w:r>
          <w:r w:rsidRPr="004E0CAE">
            <w:t>(8), e28229. https://doi.org/10.2196/28229</w:t>
          </w:r>
        </w:p>
        <w:p w14:paraId="10FF4EA9" w14:textId="77777777" w:rsidR="004E0CAE" w:rsidRDefault="004E0CAE" w:rsidP="004E0CAE">
          <w:pPr>
            <w:pStyle w:val="CitaviBibliographyEntry"/>
          </w:pPr>
          <w:bookmarkStart w:id="96"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96"/>
          <w:r>
            <w:t xml:space="preserve"> </w:t>
          </w:r>
          <w:proofErr w:type="spellStart"/>
          <w:r w:rsidRPr="004E0CAE">
            <w:rPr>
              <w:i/>
            </w:rPr>
            <w:t>Dvances</w:t>
          </w:r>
          <w:proofErr w:type="spellEnd"/>
          <w:r w:rsidRPr="004E0CAE">
            <w:rPr>
              <w:i/>
            </w:rPr>
            <w:t xml:space="preserve"> in Neural Information Processing Systems</w:t>
          </w:r>
          <w:r w:rsidRPr="004E0CAE">
            <w:t xml:space="preserve">, </w:t>
          </w:r>
          <w:r w:rsidRPr="004E0CAE">
            <w:rPr>
              <w:i/>
            </w:rPr>
            <w:t>27</w:t>
          </w:r>
          <w:r w:rsidRPr="004E0CAE">
            <w:t>.</w:t>
          </w:r>
        </w:p>
        <w:p w14:paraId="50C3446F" w14:textId="77777777" w:rsidR="004E0CAE" w:rsidRDefault="004E0CAE" w:rsidP="004E0CAE">
          <w:pPr>
            <w:pStyle w:val="CitaviBibliographyEntry"/>
          </w:pPr>
          <w:bookmarkStart w:id="9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97"/>
          <w:r>
            <w:t xml:space="preserve"> </w:t>
          </w:r>
          <w:r w:rsidRPr="004E0CAE">
            <w:rPr>
              <w:i/>
            </w:rPr>
            <w:t>Proceedings of the 14th ACM International Conference on Web Search and Data Mining</w:t>
          </w:r>
          <w:r w:rsidRPr="004E0CAE">
            <w:t>, 355–363. https://doi.org/10.1145/3437963.3441748</w:t>
          </w:r>
        </w:p>
        <w:p w14:paraId="5E93C403" w14:textId="77777777" w:rsidR="004E0CAE" w:rsidRDefault="004E0CAE" w:rsidP="004E0CAE">
          <w:pPr>
            <w:pStyle w:val="CitaviBibliographyEntry"/>
          </w:pPr>
          <w:bookmarkStart w:id="9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98"/>
          <w:r>
            <w:t xml:space="preserve"> </w:t>
          </w:r>
          <w:r w:rsidRPr="004E0CAE">
            <w:rPr>
              <w:i/>
            </w:rPr>
            <w:t>Attention Is All You Need</w:t>
          </w:r>
          <w:r w:rsidRPr="004E0CAE">
            <w:t xml:space="preserve">. http://arxiv.org/pdf/1706.03762v5 </w:t>
          </w:r>
        </w:p>
        <w:p w14:paraId="131FF8A7" w14:textId="77777777" w:rsidR="004E0CAE" w:rsidRDefault="004E0CAE" w:rsidP="004E0CAE">
          <w:pPr>
            <w:pStyle w:val="CitaviBibliographyEntry"/>
          </w:pPr>
          <w:bookmarkStart w:id="99"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99"/>
          <w:r>
            <w:t xml:space="preserve"> </w:t>
          </w:r>
          <w:r w:rsidRPr="004E0CAE">
            <w:rPr>
              <w:i/>
            </w:rPr>
            <w:t>Proceedings of the IEEE International Conference on Computer Vision</w:t>
          </w:r>
          <w:r w:rsidRPr="004E0CAE">
            <w:t>, 4534–4542.</w:t>
          </w:r>
        </w:p>
        <w:p w14:paraId="53C9A1BF" w14:textId="77777777" w:rsidR="004E0CAE" w:rsidRDefault="004E0CAE" w:rsidP="004E0CAE">
          <w:pPr>
            <w:pStyle w:val="CitaviBibliographyEntry"/>
          </w:pPr>
          <w:bookmarkStart w:id="100"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00"/>
          <w:r>
            <w:t xml:space="preserve"> </w:t>
          </w:r>
          <w:r w:rsidRPr="004E0CAE">
            <w:rPr>
              <w:i/>
            </w:rPr>
            <w:t>Proceedings of the 43rd International ACM SIGIR Conference on Research and Development in Information Retrieval</w:t>
          </w:r>
          <w:r w:rsidRPr="004E0CAE">
            <w:t>, 921–930. https://doi.org/10.1145/3397271.3401130</w:t>
          </w:r>
        </w:p>
        <w:p w14:paraId="7B2FB59E" w14:textId="77777777" w:rsidR="004E0CAE" w:rsidRDefault="004E0CAE" w:rsidP="004E0CAE">
          <w:pPr>
            <w:pStyle w:val="CitaviBibliographyEntry"/>
          </w:pPr>
          <w:bookmarkStart w:id="101" w:name="_CTVL0016cbfbee98f3a41a49edae273026b5772"/>
          <w:proofErr w:type="spellStart"/>
          <w:r>
            <w:t>Weizenbaum</w:t>
          </w:r>
          <w:proofErr w:type="spellEnd"/>
          <w:r>
            <w:t>, J. (1966). ELIZA-a computer program for the study of natural language communication between man and machine.</w:t>
          </w:r>
          <w:bookmarkEnd w:id="101"/>
          <w:r>
            <w:t xml:space="preserve"> </w:t>
          </w:r>
          <w:r w:rsidRPr="004E0CAE">
            <w:rPr>
              <w:i/>
            </w:rPr>
            <w:t>Communications of the ACM</w:t>
          </w:r>
          <w:r w:rsidRPr="004E0CAE">
            <w:t xml:space="preserve">, </w:t>
          </w:r>
          <w:r w:rsidRPr="004E0CAE">
            <w:rPr>
              <w:i/>
            </w:rPr>
            <w:t>9</w:t>
          </w:r>
          <w:r w:rsidRPr="004E0CAE">
            <w:t>(1), 36–45.</w:t>
          </w:r>
        </w:p>
        <w:p w14:paraId="3DB0ED70" w14:textId="77777777" w:rsidR="004E0CAE" w:rsidRDefault="004E0CAE" w:rsidP="004E0CAE">
          <w:pPr>
            <w:pStyle w:val="CitaviBibliographyEntry"/>
          </w:pPr>
          <w:bookmarkStart w:id="10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02"/>
          <w:r>
            <w:t xml:space="preserve"> </w:t>
          </w:r>
          <w:r w:rsidRPr="004E0CAE">
            <w:rPr>
              <w:i/>
            </w:rPr>
            <w:t>Proceedings of the 2020 CHI Conference on Human Factors in Computing Systems</w:t>
          </w:r>
          <w:r w:rsidRPr="004E0CAE">
            <w:t>, 1–14. https://doi.org/10.1145/3313831.3376781</w:t>
          </w:r>
        </w:p>
        <w:p w14:paraId="29B51A61" w14:textId="77777777" w:rsidR="004E0CAE" w:rsidRDefault="004E0CAE" w:rsidP="004E0CAE">
          <w:pPr>
            <w:pStyle w:val="CitaviBibliographyEntry"/>
          </w:pPr>
          <w:bookmarkStart w:id="103"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03"/>
          <w:r>
            <w:t xml:space="preserve"> </w:t>
          </w:r>
          <w:r w:rsidRPr="004E0CAE">
            <w:rPr>
              <w:i/>
            </w:rPr>
            <w:t>Google's Neural Machine Translation System: Bridging the Gap between Human and Machine Translation</w:t>
          </w:r>
          <w:r w:rsidRPr="004E0CAE">
            <w:t xml:space="preserve">. http://arxiv.org/pdf/1609.08144v2 </w:t>
          </w:r>
        </w:p>
        <w:p w14:paraId="499FFF1A" w14:textId="77777777" w:rsidR="004E0CAE" w:rsidRDefault="004E0CAE" w:rsidP="004E0CAE">
          <w:pPr>
            <w:pStyle w:val="CitaviBibliographyEntry"/>
          </w:pPr>
          <w:bookmarkStart w:id="104" w:name="_CTVL001459c2a94e81b42dd85407af461beb3f7"/>
          <w:r>
            <w:t>Xu, L., Zhou, Q., Gong, K., Liang, X., Tang, J., &amp; Lin, L. (2019). End-to-End Knowledge-Routed Relational Dialogue System for Automatic Diagnosis.</w:t>
          </w:r>
          <w:bookmarkEnd w:id="104"/>
          <w:r>
            <w:t xml:space="preserve"> </w:t>
          </w:r>
          <w:r w:rsidRPr="004E0CAE">
            <w:rPr>
              <w:i/>
            </w:rPr>
            <w:t xml:space="preserve">Proceedings of the </w:t>
          </w:r>
          <w:r w:rsidRPr="004E0CAE">
            <w:rPr>
              <w:i/>
            </w:rPr>
            <w:lastRenderedPageBreak/>
            <w:t>AAAI Conference on Artificial Intelligence</w:t>
          </w:r>
          <w:r w:rsidRPr="004E0CAE">
            <w:t xml:space="preserve">, </w:t>
          </w:r>
          <w:r w:rsidRPr="004E0CAE">
            <w:rPr>
              <w:i/>
            </w:rPr>
            <w:t>33</w:t>
          </w:r>
          <w:r w:rsidRPr="004E0CAE">
            <w:t>, 7346–7353. https://doi.org/10.1609/aaai.v33i01.33017346</w:t>
          </w:r>
        </w:p>
        <w:p w14:paraId="78E14DBF" w14:textId="77777777" w:rsidR="004E0CAE" w:rsidRDefault="004E0CAE" w:rsidP="004E0CAE">
          <w:pPr>
            <w:pStyle w:val="CitaviBibliographyEntry"/>
          </w:pPr>
          <w:bookmarkStart w:id="105" w:name="_CTVL0018db5f8188e894904a24895125858af12"/>
          <w:r>
            <w:t xml:space="preserve">Zhang, A., Lipton, Z. C., Li, M., &amp; </w:t>
          </w:r>
          <w:proofErr w:type="spellStart"/>
          <w:r>
            <w:t>Smola</w:t>
          </w:r>
          <w:proofErr w:type="spellEnd"/>
          <w:r>
            <w:t>, A. J. (2021, June 21).</w:t>
          </w:r>
          <w:bookmarkEnd w:id="105"/>
          <w:r>
            <w:t xml:space="preserve"> </w:t>
          </w:r>
          <w:r w:rsidRPr="004E0CAE">
            <w:rPr>
              <w:i/>
            </w:rPr>
            <w:t>Dive into Deep Learning</w:t>
          </w:r>
          <w:r w:rsidRPr="004E0CAE">
            <w:t xml:space="preserve">. http://arxiv.org/pdf/2106.11342v2 </w:t>
          </w:r>
        </w:p>
        <w:p w14:paraId="49A4B132" w14:textId="0424BB1F" w:rsidR="00344C79" w:rsidRDefault="004E0CAE" w:rsidP="004E0CAE">
          <w:pPr>
            <w:pStyle w:val="CitaviBibliographyEntry"/>
          </w:pPr>
          <w:bookmarkStart w:id="10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06"/>
          <w:r>
            <w:t xml:space="preserve"> </w:t>
          </w:r>
          <w:r w:rsidRPr="004E0CAE">
            <w:rPr>
              <w:i/>
            </w:rPr>
            <w:t>Proceedings of the IEEE International Conference on Computer Vision</w:t>
          </w:r>
          <w:r w:rsidRPr="004E0CAE">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07" w:name="_Toc361142779"/>
      <w:bookmarkStart w:id="108" w:name="_Toc361143712"/>
      <w:bookmarkStart w:id="109" w:name="_Toc452981265"/>
      <w:bookmarkStart w:id="110" w:name="_Toc97457739"/>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07"/>
      <w:bookmarkEnd w:id="108"/>
      <w:bookmarkEnd w:id="109"/>
      <w:bookmarkEnd w:id="11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1" w:name="_Toc354659193"/>
      <w:bookmarkStart w:id="112" w:name="_Toc354660372"/>
      <w:bookmarkStart w:id="113" w:name="_Toc354660422"/>
      <w:bookmarkStart w:id="114" w:name="_Toc354660483"/>
      <w:bookmarkStart w:id="115" w:name="_Toc361142780"/>
      <w:bookmarkStart w:id="116" w:name="_Toc361143713"/>
      <w:bookmarkStart w:id="117" w:name="_Toc452981266"/>
      <w:bookmarkStart w:id="118" w:name="_Toc97457740"/>
      <w:r>
        <w:rPr>
          <w:lang w:eastAsia="en-US"/>
        </w:rPr>
        <w:t xml:space="preserve">A1 </w:t>
      </w:r>
      <w:proofErr w:type="spellStart"/>
      <w:r>
        <w:rPr>
          <w:lang w:eastAsia="en-US"/>
        </w:rPr>
        <w:t>Theoretische</w:t>
      </w:r>
      <w:proofErr w:type="spellEnd"/>
      <w:r>
        <w:rPr>
          <w:lang w:eastAsia="en-US"/>
        </w:rPr>
        <w:t xml:space="preserve"> Arbeit</w:t>
      </w:r>
      <w:bookmarkEnd w:id="111"/>
      <w:bookmarkEnd w:id="112"/>
      <w:bookmarkEnd w:id="113"/>
      <w:bookmarkEnd w:id="114"/>
      <w:bookmarkEnd w:id="115"/>
      <w:bookmarkEnd w:id="116"/>
      <w:bookmarkEnd w:id="117"/>
      <w:bookmarkEnd w:id="11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19" w:name="_Toc354659194"/>
      <w:bookmarkStart w:id="120" w:name="_Toc354660373"/>
      <w:bookmarkStart w:id="121" w:name="_Toc354660423"/>
      <w:bookmarkStart w:id="122" w:name="_Toc354660484"/>
      <w:bookmarkStart w:id="123" w:name="_Toc361142781"/>
      <w:bookmarkStart w:id="124" w:name="_Toc361143714"/>
      <w:bookmarkStart w:id="125" w:name="_Toc452981267"/>
      <w:bookmarkStart w:id="126" w:name="_Toc97457741"/>
      <w:r>
        <w:rPr>
          <w:lang w:eastAsia="en-US"/>
        </w:rPr>
        <w:t xml:space="preserve">A2 </w:t>
      </w:r>
      <w:proofErr w:type="spellStart"/>
      <w:r>
        <w:rPr>
          <w:lang w:eastAsia="en-US"/>
        </w:rPr>
        <w:t>Konstruktive</w:t>
      </w:r>
      <w:proofErr w:type="spellEnd"/>
      <w:r>
        <w:rPr>
          <w:lang w:eastAsia="en-US"/>
        </w:rPr>
        <w:t xml:space="preserve"> Arbeit</w:t>
      </w:r>
      <w:bookmarkEnd w:id="119"/>
      <w:bookmarkEnd w:id="120"/>
      <w:bookmarkEnd w:id="121"/>
      <w:bookmarkEnd w:id="122"/>
      <w:bookmarkEnd w:id="123"/>
      <w:bookmarkEnd w:id="124"/>
      <w:bookmarkEnd w:id="125"/>
      <w:bookmarkEnd w:id="12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27" w:name="_Toc354659195"/>
      <w:bookmarkStart w:id="128" w:name="_Toc354660374"/>
      <w:bookmarkStart w:id="129" w:name="_Toc354660424"/>
      <w:bookmarkStart w:id="130" w:name="_Toc354660485"/>
      <w:bookmarkStart w:id="131" w:name="_Toc361142782"/>
      <w:bookmarkStart w:id="132" w:name="_Toc361143715"/>
      <w:bookmarkStart w:id="133" w:name="_Toc452981268"/>
      <w:bookmarkStart w:id="134" w:name="_Toc97457742"/>
      <w:r>
        <w:t xml:space="preserve">A3 </w:t>
      </w:r>
      <w:proofErr w:type="spellStart"/>
      <w:r>
        <w:t>Empirische</w:t>
      </w:r>
      <w:proofErr w:type="spellEnd"/>
      <w:r>
        <w:t xml:space="preserve"> A</w:t>
      </w:r>
      <w:r w:rsidR="002656C2">
        <w:t>rbeit</w:t>
      </w:r>
      <w:bookmarkEnd w:id="127"/>
      <w:bookmarkEnd w:id="128"/>
      <w:bookmarkEnd w:id="129"/>
      <w:bookmarkEnd w:id="130"/>
      <w:bookmarkEnd w:id="131"/>
      <w:bookmarkEnd w:id="132"/>
      <w:bookmarkEnd w:id="133"/>
      <w:bookmarkEnd w:id="13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35" w:name="_Toc452981269"/>
      <w:bookmarkStart w:id="136" w:name="_Toc97457743"/>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35"/>
      <w:bookmarkEnd w:id="13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3D473D"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3D473D"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3D473D"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3D473D"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3D473D"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3D473D"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3D473D"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3D473D"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3D473D"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3D473D"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3D473D"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3D473D"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3D473D"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3D473D"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3D473D"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37" w:name="_Toc354659196"/>
      <w:bookmarkStart w:id="138" w:name="_Toc354660375"/>
      <w:bookmarkStart w:id="139" w:name="_Toc354660425"/>
      <w:bookmarkStart w:id="140" w:name="_Toc354660486"/>
      <w:bookmarkStart w:id="141" w:name="_Toc361142784"/>
      <w:r>
        <w:br w:type="page"/>
      </w:r>
    </w:p>
    <w:bookmarkEnd w:id="137"/>
    <w:bookmarkEnd w:id="138"/>
    <w:bookmarkEnd w:id="139"/>
    <w:bookmarkEnd w:id="140"/>
    <w:bookmarkEnd w:id="14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41B21" w14:textId="77777777" w:rsidR="003D473D" w:rsidRDefault="003D473D" w:rsidP="00793C70">
      <w:pPr>
        <w:spacing w:line="240" w:lineRule="auto"/>
      </w:pPr>
      <w:r>
        <w:separator/>
      </w:r>
    </w:p>
  </w:endnote>
  <w:endnote w:type="continuationSeparator" w:id="0">
    <w:p w14:paraId="330CD225" w14:textId="77777777" w:rsidR="003D473D" w:rsidRDefault="003D473D"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8630B" w14:textId="77777777" w:rsidR="003D473D" w:rsidRDefault="003D473D" w:rsidP="00793C70">
      <w:pPr>
        <w:spacing w:line="240" w:lineRule="auto"/>
      </w:pPr>
      <w:r>
        <w:separator/>
      </w:r>
    </w:p>
  </w:footnote>
  <w:footnote w:type="continuationSeparator" w:id="0">
    <w:p w14:paraId="0455D60E" w14:textId="77777777" w:rsidR="003D473D" w:rsidRDefault="003D473D"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18D3F669"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VUMTk6MDc6Mjk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0960"/>
    <w:rsid w:val="00041112"/>
    <w:rsid w:val="00041BC0"/>
    <w:rsid w:val="0004280D"/>
    <w:rsid w:val="000438EE"/>
    <w:rsid w:val="00044492"/>
    <w:rsid w:val="0004467D"/>
    <w:rsid w:val="00044781"/>
    <w:rsid w:val="00044D48"/>
    <w:rsid w:val="000454B1"/>
    <w:rsid w:val="0004578D"/>
    <w:rsid w:val="00045E24"/>
    <w:rsid w:val="00046C1F"/>
    <w:rsid w:val="00046DEB"/>
    <w:rsid w:val="00046E32"/>
    <w:rsid w:val="0005097F"/>
    <w:rsid w:val="00052807"/>
    <w:rsid w:val="00053560"/>
    <w:rsid w:val="00053942"/>
    <w:rsid w:val="00053C8C"/>
    <w:rsid w:val="00054664"/>
    <w:rsid w:val="00055201"/>
    <w:rsid w:val="00055525"/>
    <w:rsid w:val="00056B25"/>
    <w:rsid w:val="0006177F"/>
    <w:rsid w:val="00063047"/>
    <w:rsid w:val="00064665"/>
    <w:rsid w:val="00064A8F"/>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86CA0"/>
    <w:rsid w:val="00091184"/>
    <w:rsid w:val="00091288"/>
    <w:rsid w:val="0009128D"/>
    <w:rsid w:val="00092529"/>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B6426"/>
    <w:rsid w:val="000C0EE8"/>
    <w:rsid w:val="000C205C"/>
    <w:rsid w:val="000C2977"/>
    <w:rsid w:val="000C577F"/>
    <w:rsid w:val="000C5A71"/>
    <w:rsid w:val="000C6D11"/>
    <w:rsid w:val="000C6D6D"/>
    <w:rsid w:val="000C7429"/>
    <w:rsid w:val="000C7B8F"/>
    <w:rsid w:val="000D0585"/>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33AF"/>
    <w:rsid w:val="00123F85"/>
    <w:rsid w:val="00124083"/>
    <w:rsid w:val="001246E0"/>
    <w:rsid w:val="00124BEF"/>
    <w:rsid w:val="00125895"/>
    <w:rsid w:val="00127172"/>
    <w:rsid w:val="0013110C"/>
    <w:rsid w:val="00132057"/>
    <w:rsid w:val="001329DF"/>
    <w:rsid w:val="00136C96"/>
    <w:rsid w:val="00140886"/>
    <w:rsid w:val="00141106"/>
    <w:rsid w:val="001420B2"/>
    <w:rsid w:val="001424B9"/>
    <w:rsid w:val="00143B3D"/>
    <w:rsid w:val="001445EB"/>
    <w:rsid w:val="001455E9"/>
    <w:rsid w:val="00147522"/>
    <w:rsid w:val="00150890"/>
    <w:rsid w:val="00151ED3"/>
    <w:rsid w:val="00151F47"/>
    <w:rsid w:val="001525D2"/>
    <w:rsid w:val="00152AC8"/>
    <w:rsid w:val="00153555"/>
    <w:rsid w:val="001543D0"/>
    <w:rsid w:val="00155207"/>
    <w:rsid w:val="0015588A"/>
    <w:rsid w:val="0015666B"/>
    <w:rsid w:val="00156FFF"/>
    <w:rsid w:val="0015736F"/>
    <w:rsid w:val="001574FD"/>
    <w:rsid w:val="00157E90"/>
    <w:rsid w:val="00162BF9"/>
    <w:rsid w:val="0016322D"/>
    <w:rsid w:val="00165DE5"/>
    <w:rsid w:val="0016655C"/>
    <w:rsid w:val="00166BB7"/>
    <w:rsid w:val="001677FC"/>
    <w:rsid w:val="0017004E"/>
    <w:rsid w:val="001730A3"/>
    <w:rsid w:val="001742F2"/>
    <w:rsid w:val="00174609"/>
    <w:rsid w:val="0017474D"/>
    <w:rsid w:val="001747F0"/>
    <w:rsid w:val="0017536D"/>
    <w:rsid w:val="00176C66"/>
    <w:rsid w:val="001770B3"/>
    <w:rsid w:val="00177D22"/>
    <w:rsid w:val="001811D7"/>
    <w:rsid w:val="00181E9E"/>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A783F"/>
    <w:rsid w:val="001B0877"/>
    <w:rsid w:val="001B12D0"/>
    <w:rsid w:val="001B2BDE"/>
    <w:rsid w:val="001B2DA5"/>
    <w:rsid w:val="001B65C7"/>
    <w:rsid w:val="001B716F"/>
    <w:rsid w:val="001B76E4"/>
    <w:rsid w:val="001B7AD4"/>
    <w:rsid w:val="001C09F5"/>
    <w:rsid w:val="001C0B40"/>
    <w:rsid w:val="001C156F"/>
    <w:rsid w:val="001C19BC"/>
    <w:rsid w:val="001C1B02"/>
    <w:rsid w:val="001C25EA"/>
    <w:rsid w:val="001C5E9D"/>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C05"/>
    <w:rsid w:val="001F3F36"/>
    <w:rsid w:val="001F40F5"/>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49B"/>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4E0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2729"/>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076F4"/>
    <w:rsid w:val="00313245"/>
    <w:rsid w:val="003133C5"/>
    <w:rsid w:val="00314686"/>
    <w:rsid w:val="003156C9"/>
    <w:rsid w:val="003162BE"/>
    <w:rsid w:val="0031704E"/>
    <w:rsid w:val="00317586"/>
    <w:rsid w:val="00320AF4"/>
    <w:rsid w:val="0032131C"/>
    <w:rsid w:val="00321680"/>
    <w:rsid w:val="003218F2"/>
    <w:rsid w:val="00321B0C"/>
    <w:rsid w:val="00322C8B"/>
    <w:rsid w:val="00323422"/>
    <w:rsid w:val="00323E72"/>
    <w:rsid w:val="00325AD5"/>
    <w:rsid w:val="00325FB3"/>
    <w:rsid w:val="00330108"/>
    <w:rsid w:val="003304D4"/>
    <w:rsid w:val="00331D41"/>
    <w:rsid w:val="00333081"/>
    <w:rsid w:val="003336EB"/>
    <w:rsid w:val="0033561D"/>
    <w:rsid w:val="00335E49"/>
    <w:rsid w:val="00335F9F"/>
    <w:rsid w:val="00336814"/>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1B0"/>
    <w:rsid w:val="00365BC9"/>
    <w:rsid w:val="003703BD"/>
    <w:rsid w:val="003736C1"/>
    <w:rsid w:val="00377942"/>
    <w:rsid w:val="00377FF5"/>
    <w:rsid w:val="00380723"/>
    <w:rsid w:val="00381C64"/>
    <w:rsid w:val="0038393C"/>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964A3"/>
    <w:rsid w:val="003A1BDB"/>
    <w:rsid w:val="003A2144"/>
    <w:rsid w:val="003A2F1A"/>
    <w:rsid w:val="003A3A89"/>
    <w:rsid w:val="003A4656"/>
    <w:rsid w:val="003A56B8"/>
    <w:rsid w:val="003A58C0"/>
    <w:rsid w:val="003A59B5"/>
    <w:rsid w:val="003B01C8"/>
    <w:rsid w:val="003B3347"/>
    <w:rsid w:val="003B334E"/>
    <w:rsid w:val="003B4983"/>
    <w:rsid w:val="003B5B79"/>
    <w:rsid w:val="003C033B"/>
    <w:rsid w:val="003C13EE"/>
    <w:rsid w:val="003C14C3"/>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473D"/>
    <w:rsid w:val="003D51FB"/>
    <w:rsid w:val="003D6C86"/>
    <w:rsid w:val="003D70DA"/>
    <w:rsid w:val="003D7D9C"/>
    <w:rsid w:val="003E066D"/>
    <w:rsid w:val="003E0906"/>
    <w:rsid w:val="003E0F26"/>
    <w:rsid w:val="003E2967"/>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6DC4"/>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1610"/>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34EF"/>
    <w:rsid w:val="004C72D7"/>
    <w:rsid w:val="004D0529"/>
    <w:rsid w:val="004D0BA6"/>
    <w:rsid w:val="004D1002"/>
    <w:rsid w:val="004D450D"/>
    <w:rsid w:val="004D486F"/>
    <w:rsid w:val="004D6AF3"/>
    <w:rsid w:val="004D72DB"/>
    <w:rsid w:val="004E0025"/>
    <w:rsid w:val="004E05DA"/>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6F00"/>
    <w:rsid w:val="00500B0A"/>
    <w:rsid w:val="00500C9F"/>
    <w:rsid w:val="00500E8A"/>
    <w:rsid w:val="0050112B"/>
    <w:rsid w:val="00501BDE"/>
    <w:rsid w:val="00501BF1"/>
    <w:rsid w:val="0050219F"/>
    <w:rsid w:val="00502ECE"/>
    <w:rsid w:val="00503FAD"/>
    <w:rsid w:val="00504069"/>
    <w:rsid w:val="00506EB3"/>
    <w:rsid w:val="0050739F"/>
    <w:rsid w:val="0051321D"/>
    <w:rsid w:val="005135A0"/>
    <w:rsid w:val="00513B11"/>
    <w:rsid w:val="005146A2"/>
    <w:rsid w:val="005148AD"/>
    <w:rsid w:val="00515CC9"/>
    <w:rsid w:val="00516627"/>
    <w:rsid w:val="00517720"/>
    <w:rsid w:val="0051781A"/>
    <w:rsid w:val="00517CE0"/>
    <w:rsid w:val="00522085"/>
    <w:rsid w:val="00522182"/>
    <w:rsid w:val="00522810"/>
    <w:rsid w:val="00522C5C"/>
    <w:rsid w:val="0052358D"/>
    <w:rsid w:val="0052372F"/>
    <w:rsid w:val="00523D0C"/>
    <w:rsid w:val="005249EB"/>
    <w:rsid w:val="005253B8"/>
    <w:rsid w:val="0052708D"/>
    <w:rsid w:val="005273E8"/>
    <w:rsid w:val="00527891"/>
    <w:rsid w:val="00530FBC"/>
    <w:rsid w:val="0053277E"/>
    <w:rsid w:val="00533A90"/>
    <w:rsid w:val="00533C3F"/>
    <w:rsid w:val="00534332"/>
    <w:rsid w:val="005361B8"/>
    <w:rsid w:val="00536294"/>
    <w:rsid w:val="00536E08"/>
    <w:rsid w:val="005378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611E"/>
    <w:rsid w:val="00566560"/>
    <w:rsid w:val="00566ED4"/>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53A7"/>
    <w:rsid w:val="005D65AC"/>
    <w:rsid w:val="005D79E5"/>
    <w:rsid w:val="005E0541"/>
    <w:rsid w:val="005E0B8C"/>
    <w:rsid w:val="005E0CD9"/>
    <w:rsid w:val="005E2585"/>
    <w:rsid w:val="005E2881"/>
    <w:rsid w:val="005E2D13"/>
    <w:rsid w:val="005E3F17"/>
    <w:rsid w:val="005E4035"/>
    <w:rsid w:val="005E62A1"/>
    <w:rsid w:val="005E660C"/>
    <w:rsid w:val="005E7B24"/>
    <w:rsid w:val="005E7B51"/>
    <w:rsid w:val="005E7EC0"/>
    <w:rsid w:val="005F1EA8"/>
    <w:rsid w:val="005F317F"/>
    <w:rsid w:val="005F37C2"/>
    <w:rsid w:val="005F3CD4"/>
    <w:rsid w:val="005F3D69"/>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6D46"/>
    <w:rsid w:val="00667B79"/>
    <w:rsid w:val="00670575"/>
    <w:rsid w:val="00670681"/>
    <w:rsid w:val="0067178B"/>
    <w:rsid w:val="00671D1A"/>
    <w:rsid w:val="00671F25"/>
    <w:rsid w:val="006722DD"/>
    <w:rsid w:val="006734A5"/>
    <w:rsid w:val="006734C0"/>
    <w:rsid w:val="00673518"/>
    <w:rsid w:val="00674766"/>
    <w:rsid w:val="00675943"/>
    <w:rsid w:val="00676652"/>
    <w:rsid w:val="00676DFD"/>
    <w:rsid w:val="00676F3C"/>
    <w:rsid w:val="00677B65"/>
    <w:rsid w:val="00680D3A"/>
    <w:rsid w:val="00681336"/>
    <w:rsid w:val="0068145C"/>
    <w:rsid w:val="00684AFB"/>
    <w:rsid w:val="00685D03"/>
    <w:rsid w:val="00686905"/>
    <w:rsid w:val="00686BED"/>
    <w:rsid w:val="00687B85"/>
    <w:rsid w:val="006917B7"/>
    <w:rsid w:val="00691C52"/>
    <w:rsid w:val="0069222D"/>
    <w:rsid w:val="0069328D"/>
    <w:rsid w:val="006944C6"/>
    <w:rsid w:val="00694B7B"/>
    <w:rsid w:val="00696354"/>
    <w:rsid w:val="006971FB"/>
    <w:rsid w:val="00697698"/>
    <w:rsid w:val="006A0751"/>
    <w:rsid w:val="006A31AD"/>
    <w:rsid w:val="006A398A"/>
    <w:rsid w:val="006A5319"/>
    <w:rsid w:val="006A5470"/>
    <w:rsid w:val="006A5687"/>
    <w:rsid w:val="006A6853"/>
    <w:rsid w:val="006A6E2A"/>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F2"/>
    <w:rsid w:val="00732AF8"/>
    <w:rsid w:val="00735FAE"/>
    <w:rsid w:val="00736472"/>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1FE9"/>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4D3"/>
    <w:rsid w:val="007D368B"/>
    <w:rsid w:val="007D3C27"/>
    <w:rsid w:val="007D44E8"/>
    <w:rsid w:val="007D4681"/>
    <w:rsid w:val="007D7276"/>
    <w:rsid w:val="007E080F"/>
    <w:rsid w:val="007E1A86"/>
    <w:rsid w:val="007E62FB"/>
    <w:rsid w:val="007E6449"/>
    <w:rsid w:val="007E6DD5"/>
    <w:rsid w:val="007E7FA1"/>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671"/>
    <w:rsid w:val="008077C2"/>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3F2"/>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0AC8"/>
    <w:rsid w:val="008B5815"/>
    <w:rsid w:val="008B60DE"/>
    <w:rsid w:val="008B626B"/>
    <w:rsid w:val="008B671C"/>
    <w:rsid w:val="008B6E4A"/>
    <w:rsid w:val="008B6F0D"/>
    <w:rsid w:val="008B76FD"/>
    <w:rsid w:val="008C2208"/>
    <w:rsid w:val="008C3162"/>
    <w:rsid w:val="008C3EC5"/>
    <w:rsid w:val="008C6269"/>
    <w:rsid w:val="008C78E2"/>
    <w:rsid w:val="008C7CDC"/>
    <w:rsid w:val="008C7D13"/>
    <w:rsid w:val="008D03D0"/>
    <w:rsid w:val="008D1462"/>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039"/>
    <w:rsid w:val="00901583"/>
    <w:rsid w:val="0090222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995"/>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A7A69"/>
    <w:rsid w:val="009B20CB"/>
    <w:rsid w:val="009B31D0"/>
    <w:rsid w:val="009B3A3C"/>
    <w:rsid w:val="009B4625"/>
    <w:rsid w:val="009B558C"/>
    <w:rsid w:val="009B5C1C"/>
    <w:rsid w:val="009B5EB4"/>
    <w:rsid w:val="009B5F44"/>
    <w:rsid w:val="009B640E"/>
    <w:rsid w:val="009B7CD5"/>
    <w:rsid w:val="009B7CDA"/>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29C3"/>
    <w:rsid w:val="00A036EC"/>
    <w:rsid w:val="00A0670B"/>
    <w:rsid w:val="00A1098A"/>
    <w:rsid w:val="00A10DF5"/>
    <w:rsid w:val="00A120B5"/>
    <w:rsid w:val="00A12BED"/>
    <w:rsid w:val="00A13C7E"/>
    <w:rsid w:val="00A148B2"/>
    <w:rsid w:val="00A148F5"/>
    <w:rsid w:val="00A16624"/>
    <w:rsid w:val="00A21E3C"/>
    <w:rsid w:val="00A22235"/>
    <w:rsid w:val="00A22879"/>
    <w:rsid w:val="00A232BB"/>
    <w:rsid w:val="00A234E8"/>
    <w:rsid w:val="00A23A28"/>
    <w:rsid w:val="00A26292"/>
    <w:rsid w:val="00A2640B"/>
    <w:rsid w:val="00A266C9"/>
    <w:rsid w:val="00A26AAA"/>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E3B"/>
    <w:rsid w:val="00A86279"/>
    <w:rsid w:val="00A86789"/>
    <w:rsid w:val="00A874B1"/>
    <w:rsid w:val="00A87524"/>
    <w:rsid w:val="00A87F8F"/>
    <w:rsid w:val="00A907EB"/>
    <w:rsid w:val="00A91737"/>
    <w:rsid w:val="00A91CDC"/>
    <w:rsid w:val="00A9201B"/>
    <w:rsid w:val="00A92214"/>
    <w:rsid w:val="00A923DF"/>
    <w:rsid w:val="00A945E7"/>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B6BE6"/>
    <w:rsid w:val="00AC24A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3910"/>
    <w:rsid w:val="00B24032"/>
    <w:rsid w:val="00B24472"/>
    <w:rsid w:val="00B24588"/>
    <w:rsid w:val="00B25193"/>
    <w:rsid w:val="00B2540D"/>
    <w:rsid w:val="00B25B6B"/>
    <w:rsid w:val="00B25C1F"/>
    <w:rsid w:val="00B26322"/>
    <w:rsid w:val="00B31989"/>
    <w:rsid w:val="00B31C26"/>
    <w:rsid w:val="00B33429"/>
    <w:rsid w:val="00B3448C"/>
    <w:rsid w:val="00B34D14"/>
    <w:rsid w:val="00B34EF5"/>
    <w:rsid w:val="00B35B0D"/>
    <w:rsid w:val="00B40B67"/>
    <w:rsid w:val="00B40D66"/>
    <w:rsid w:val="00B4318A"/>
    <w:rsid w:val="00B43427"/>
    <w:rsid w:val="00B43B31"/>
    <w:rsid w:val="00B44964"/>
    <w:rsid w:val="00B453E4"/>
    <w:rsid w:val="00B455EF"/>
    <w:rsid w:val="00B4632F"/>
    <w:rsid w:val="00B46A1C"/>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3C23"/>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FC"/>
    <w:rsid w:val="00BB15DF"/>
    <w:rsid w:val="00BB1A92"/>
    <w:rsid w:val="00BB1F76"/>
    <w:rsid w:val="00BB49F0"/>
    <w:rsid w:val="00BB5912"/>
    <w:rsid w:val="00BB5B1E"/>
    <w:rsid w:val="00BB6BE6"/>
    <w:rsid w:val="00BB7078"/>
    <w:rsid w:val="00BB75D0"/>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14D0"/>
    <w:rsid w:val="00C04F74"/>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D34"/>
    <w:rsid w:val="00C22FB7"/>
    <w:rsid w:val="00C242F5"/>
    <w:rsid w:val="00C24518"/>
    <w:rsid w:val="00C2571B"/>
    <w:rsid w:val="00C25C8F"/>
    <w:rsid w:val="00C2632F"/>
    <w:rsid w:val="00C27876"/>
    <w:rsid w:val="00C3093A"/>
    <w:rsid w:val="00C32137"/>
    <w:rsid w:val="00C33E68"/>
    <w:rsid w:val="00C33EA3"/>
    <w:rsid w:val="00C34F17"/>
    <w:rsid w:val="00C35C76"/>
    <w:rsid w:val="00C41CD5"/>
    <w:rsid w:val="00C4232A"/>
    <w:rsid w:val="00C42BE1"/>
    <w:rsid w:val="00C44575"/>
    <w:rsid w:val="00C454F8"/>
    <w:rsid w:val="00C4759F"/>
    <w:rsid w:val="00C50090"/>
    <w:rsid w:val="00C5022D"/>
    <w:rsid w:val="00C51129"/>
    <w:rsid w:val="00C52A31"/>
    <w:rsid w:val="00C53406"/>
    <w:rsid w:val="00C54F54"/>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E1B"/>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1D4C"/>
    <w:rsid w:val="00CE2D91"/>
    <w:rsid w:val="00CE3551"/>
    <w:rsid w:val="00CE3A96"/>
    <w:rsid w:val="00CE5B82"/>
    <w:rsid w:val="00CF1479"/>
    <w:rsid w:val="00CF23DF"/>
    <w:rsid w:val="00CF2733"/>
    <w:rsid w:val="00CF2A06"/>
    <w:rsid w:val="00CF55B5"/>
    <w:rsid w:val="00CF561C"/>
    <w:rsid w:val="00CF5FCD"/>
    <w:rsid w:val="00CF7095"/>
    <w:rsid w:val="00CF758F"/>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404A6"/>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50A2"/>
    <w:rsid w:val="00D668E3"/>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74E8"/>
    <w:rsid w:val="00DA75B4"/>
    <w:rsid w:val="00DA76C3"/>
    <w:rsid w:val="00DB0C42"/>
    <w:rsid w:val="00DB0FB0"/>
    <w:rsid w:val="00DB16CD"/>
    <w:rsid w:val="00DB1BFC"/>
    <w:rsid w:val="00DB3C5B"/>
    <w:rsid w:val="00DB544D"/>
    <w:rsid w:val="00DB6874"/>
    <w:rsid w:val="00DB6B1D"/>
    <w:rsid w:val="00DC0740"/>
    <w:rsid w:val="00DC085A"/>
    <w:rsid w:val="00DC18D3"/>
    <w:rsid w:val="00DC3B41"/>
    <w:rsid w:val="00DC4FAE"/>
    <w:rsid w:val="00DC7C16"/>
    <w:rsid w:val="00DD08A4"/>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20D7"/>
    <w:rsid w:val="00DF2CCA"/>
    <w:rsid w:val="00DF2DDF"/>
    <w:rsid w:val="00DF3DBC"/>
    <w:rsid w:val="00DF4F94"/>
    <w:rsid w:val="00DF5568"/>
    <w:rsid w:val="00DF57E6"/>
    <w:rsid w:val="00DF7E33"/>
    <w:rsid w:val="00E01915"/>
    <w:rsid w:val="00E0224A"/>
    <w:rsid w:val="00E03488"/>
    <w:rsid w:val="00E03A22"/>
    <w:rsid w:val="00E0470A"/>
    <w:rsid w:val="00E05751"/>
    <w:rsid w:val="00E05B5D"/>
    <w:rsid w:val="00E05CF3"/>
    <w:rsid w:val="00E05F27"/>
    <w:rsid w:val="00E12DCB"/>
    <w:rsid w:val="00E1312B"/>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D28"/>
    <w:rsid w:val="00E35F77"/>
    <w:rsid w:val="00E36487"/>
    <w:rsid w:val="00E37DFC"/>
    <w:rsid w:val="00E37EDD"/>
    <w:rsid w:val="00E4386E"/>
    <w:rsid w:val="00E47B73"/>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BF3"/>
    <w:rsid w:val="00ED63FA"/>
    <w:rsid w:val="00ED7700"/>
    <w:rsid w:val="00EE01E9"/>
    <w:rsid w:val="00EE038F"/>
    <w:rsid w:val="00EE11F6"/>
    <w:rsid w:val="00EE1B93"/>
    <w:rsid w:val="00EE2ECB"/>
    <w:rsid w:val="00EE5BCB"/>
    <w:rsid w:val="00EE66BE"/>
    <w:rsid w:val="00EE6C6E"/>
    <w:rsid w:val="00EE7443"/>
    <w:rsid w:val="00EE7743"/>
    <w:rsid w:val="00EF00FD"/>
    <w:rsid w:val="00EF0B61"/>
    <w:rsid w:val="00EF1EA6"/>
    <w:rsid w:val="00EF1FEB"/>
    <w:rsid w:val="00EF2124"/>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1708B"/>
    <w:rsid w:val="00F21721"/>
    <w:rsid w:val="00F2508A"/>
    <w:rsid w:val="00F25C5F"/>
    <w:rsid w:val="00F3000D"/>
    <w:rsid w:val="00F30484"/>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1186"/>
    <w:rsid w:val="00F917A2"/>
    <w:rsid w:val="00F9281D"/>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A72E9"/>
    <w:rsid w:val="00FB045B"/>
    <w:rsid w:val="00FB0F82"/>
    <w:rsid w:val="00FB1C67"/>
    <w:rsid w:val="00FB1D05"/>
    <w:rsid w:val="00FB2C33"/>
    <w:rsid w:val="00FB3456"/>
    <w:rsid w:val="00FB36C7"/>
    <w:rsid w:val="00FB43A3"/>
    <w:rsid w:val="00FB4D0C"/>
    <w:rsid w:val="00FB6198"/>
    <w:rsid w:val="00FC01A4"/>
    <w:rsid w:val="00FC16D1"/>
    <w:rsid w:val="00FC28EA"/>
    <w:rsid w:val="00FC2DD6"/>
    <w:rsid w:val="00FC3303"/>
    <w:rsid w:val="00FC38EA"/>
    <w:rsid w:val="00FC3A07"/>
    <w:rsid w:val="00FC3B1E"/>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1B7B"/>
    <w:rsid w:val="00FF2FFB"/>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808FD"/>
    <w:rsid w:val="006960C2"/>
    <w:rsid w:val="006B3B9A"/>
    <w:rsid w:val="006D03DF"/>
    <w:rsid w:val="00702244"/>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0338F"/>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B0BD5"/>
    <w:rsid w:val="00CC507D"/>
    <w:rsid w:val="00CD2FBF"/>
    <w:rsid w:val="00D00A9E"/>
    <w:rsid w:val="00D700D3"/>
    <w:rsid w:val="00DA429B"/>
    <w:rsid w:val="00DC007E"/>
    <w:rsid w:val="00DE468C"/>
    <w:rsid w:val="00DE57A7"/>
    <w:rsid w:val="00DF597A"/>
    <w:rsid w:val="00E0001C"/>
    <w:rsid w:val="00E61756"/>
    <w:rsid w:val="00E62819"/>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5EC1"/>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28734</Words>
  <Characters>733786</Characters>
  <Application>Microsoft Office Word</Application>
  <DocSecurity>0</DocSecurity>
  <Lines>6114</Lines>
  <Paragraphs>17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